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523E0" w14:textId="64A10844" w:rsidR="00460445" w:rsidRPr="003C2C97" w:rsidRDefault="00460445" w:rsidP="000437EF">
      <w:pPr>
        <w:tabs>
          <w:tab w:val="left" w:pos="8820"/>
        </w:tabs>
        <w:spacing w:after="0" w:line="240" w:lineRule="auto"/>
        <w:jc w:val="center"/>
        <w:rPr>
          <w:rFonts w:ascii="Book Antiqua" w:hAnsi="Book Antiqua" w:cstheme="majorBidi"/>
          <w:b/>
          <w:bCs/>
          <w:sz w:val="28"/>
          <w:szCs w:val="28"/>
        </w:rPr>
      </w:pPr>
      <w:r w:rsidRPr="003C2C97">
        <w:rPr>
          <w:rFonts w:ascii="Book Antiqua" w:hAnsi="Book Antiqua" w:cstheme="majorBidi"/>
          <w:b/>
          <w:bCs/>
          <w:sz w:val="28"/>
          <w:szCs w:val="28"/>
        </w:rPr>
        <w:t>Visual Technology Development for Arabic Learning Based on ADDIE Development Model</w:t>
      </w:r>
    </w:p>
    <w:p w14:paraId="33DF5AD2" w14:textId="77777777" w:rsidR="008B131A" w:rsidRPr="003C2C97" w:rsidRDefault="008B131A" w:rsidP="00727D35">
      <w:pPr>
        <w:spacing w:after="0" w:line="240" w:lineRule="auto"/>
        <w:jc w:val="center"/>
        <w:rPr>
          <w:rFonts w:ascii="Book Antiqua" w:hAnsi="Book Antiqua" w:cstheme="majorBidi"/>
          <w:sz w:val="24"/>
          <w:szCs w:val="24"/>
        </w:rPr>
      </w:pPr>
    </w:p>
    <w:p w14:paraId="2C68961D" w14:textId="237C6381" w:rsidR="00CF42CB" w:rsidRPr="008B131A" w:rsidRDefault="00CF42CB" w:rsidP="00727D35">
      <w:pPr>
        <w:spacing w:after="0" w:line="240" w:lineRule="auto"/>
        <w:jc w:val="center"/>
        <w:rPr>
          <w:rFonts w:ascii="Book Antiqua" w:hAnsi="Book Antiqua" w:cstheme="majorBidi"/>
          <w:sz w:val="24"/>
          <w:szCs w:val="24"/>
        </w:rPr>
      </w:pPr>
      <w:r w:rsidRPr="008B131A">
        <w:rPr>
          <w:rFonts w:ascii="Book Antiqua" w:hAnsi="Book Antiqua" w:cstheme="majorBidi"/>
          <w:sz w:val="24"/>
          <w:szCs w:val="24"/>
        </w:rPr>
        <w:t>Jumadil</w:t>
      </w:r>
      <w:r w:rsidR="00CA0BE5" w:rsidRPr="00CA0BE5">
        <w:rPr>
          <w:rFonts w:ascii="Book Antiqua" w:hAnsi="Book Antiqua" w:cstheme="majorBidi"/>
          <w:sz w:val="24"/>
          <w:szCs w:val="24"/>
          <w:vertAlign w:val="superscript"/>
        </w:rPr>
        <w:t>1</w:t>
      </w:r>
      <w:r w:rsidRPr="008B131A">
        <w:rPr>
          <w:rFonts w:ascii="Book Antiqua" w:hAnsi="Book Antiqua" w:cstheme="majorBidi"/>
          <w:sz w:val="24"/>
          <w:szCs w:val="24"/>
        </w:rPr>
        <w:t>, Haniah</w:t>
      </w:r>
      <w:r w:rsidR="00CA0BE5" w:rsidRPr="00CA0BE5">
        <w:rPr>
          <w:rFonts w:ascii="Book Antiqua" w:hAnsi="Book Antiqua" w:cstheme="majorBidi"/>
          <w:sz w:val="24"/>
          <w:szCs w:val="24"/>
          <w:vertAlign w:val="superscript"/>
        </w:rPr>
        <w:t>2</w:t>
      </w:r>
    </w:p>
    <w:p w14:paraId="2E1A17FD" w14:textId="760200C2" w:rsidR="00CA0BE5" w:rsidRDefault="00CA0BE5" w:rsidP="00D27E11">
      <w:pPr>
        <w:spacing w:after="0" w:line="240" w:lineRule="auto"/>
        <w:jc w:val="center"/>
        <w:rPr>
          <w:rFonts w:ascii="Book Antiqua" w:hAnsi="Book Antiqua" w:cstheme="majorBidi"/>
          <w:i/>
          <w:iCs/>
          <w:sz w:val="24"/>
          <w:szCs w:val="24"/>
        </w:rPr>
      </w:pPr>
      <w:r w:rsidRPr="00CA0BE5">
        <w:rPr>
          <w:rFonts w:ascii="Book Antiqua" w:hAnsi="Book Antiqua" w:cstheme="majorBidi"/>
          <w:i/>
          <w:iCs/>
          <w:sz w:val="24"/>
          <w:szCs w:val="24"/>
          <w:vertAlign w:val="superscript"/>
        </w:rPr>
        <w:t>1</w:t>
      </w:r>
      <w:r w:rsidR="00F71237">
        <w:rPr>
          <w:rFonts w:ascii="Book Antiqua" w:hAnsi="Book Antiqua" w:cstheme="majorBidi"/>
          <w:i/>
          <w:iCs/>
          <w:sz w:val="24"/>
          <w:szCs w:val="24"/>
        </w:rPr>
        <w:t xml:space="preserve">STAI Al-Azhar Gowa, </w:t>
      </w:r>
    </w:p>
    <w:p w14:paraId="4353A1D7" w14:textId="45E41BD2" w:rsidR="00CF42CB" w:rsidRDefault="00CA0BE5" w:rsidP="00D27E11">
      <w:pPr>
        <w:spacing w:after="0" w:line="240" w:lineRule="auto"/>
        <w:jc w:val="center"/>
        <w:rPr>
          <w:rFonts w:ascii="Book Antiqua" w:hAnsi="Book Antiqua" w:cstheme="majorBidi"/>
          <w:i/>
          <w:iCs/>
          <w:sz w:val="24"/>
          <w:szCs w:val="24"/>
        </w:rPr>
      </w:pPr>
      <w:r w:rsidRPr="00CA0BE5">
        <w:rPr>
          <w:rFonts w:ascii="Book Antiqua" w:hAnsi="Book Antiqua" w:cstheme="majorBidi"/>
          <w:i/>
          <w:iCs/>
          <w:sz w:val="24"/>
          <w:szCs w:val="24"/>
          <w:vertAlign w:val="superscript"/>
        </w:rPr>
        <w:t>2</w:t>
      </w:r>
      <w:r w:rsidR="00F71237">
        <w:rPr>
          <w:rFonts w:ascii="Book Antiqua" w:hAnsi="Book Antiqua" w:cstheme="majorBidi"/>
          <w:i/>
          <w:iCs/>
          <w:sz w:val="24"/>
          <w:szCs w:val="24"/>
        </w:rPr>
        <w:t>UIN Alauddin Makassar, Indonesia</w:t>
      </w:r>
    </w:p>
    <w:p w14:paraId="2EB7E9C4" w14:textId="069C4FE9" w:rsidR="00404802" w:rsidRDefault="008B131A" w:rsidP="004066D7">
      <w:pPr>
        <w:spacing w:after="0" w:line="240" w:lineRule="auto"/>
        <w:jc w:val="center"/>
        <w:rPr>
          <w:rFonts w:ascii="Book Antiqua" w:hAnsi="Book Antiqua" w:cstheme="majorBidi"/>
          <w:i/>
          <w:iCs/>
          <w:sz w:val="24"/>
          <w:szCs w:val="24"/>
        </w:rPr>
      </w:pPr>
      <w:r>
        <w:rPr>
          <w:rFonts w:ascii="Book Antiqua" w:hAnsi="Book Antiqua" w:cstheme="majorBidi"/>
          <w:i/>
          <w:iCs/>
          <w:sz w:val="24"/>
          <w:szCs w:val="24"/>
        </w:rPr>
        <w:t xml:space="preserve">Email: </w:t>
      </w:r>
      <w:hyperlink r:id="rId8" w:history="1">
        <w:r w:rsidR="00404802" w:rsidRPr="008F06FB">
          <w:rPr>
            <w:rStyle w:val="Hyperlink"/>
            <w:rFonts w:ascii="Book Antiqua" w:hAnsi="Book Antiqua" w:cstheme="majorBidi"/>
            <w:i/>
            <w:iCs/>
            <w:sz w:val="24"/>
            <w:szCs w:val="24"/>
          </w:rPr>
          <w:t xml:space="preserve">jumadil@staialazhar.ac.id </w:t>
        </w:r>
      </w:hyperlink>
      <w:r w:rsidR="004066D7">
        <w:rPr>
          <w:rFonts w:ascii="Book Antiqua" w:hAnsi="Book Antiqua" w:cstheme="majorBidi"/>
          <w:i/>
          <w:iCs/>
          <w:sz w:val="24"/>
          <w:szCs w:val="24"/>
        </w:rPr>
        <w:t xml:space="preserve">, </w:t>
      </w:r>
      <w:hyperlink r:id="rId9" w:history="1">
        <w:r w:rsidR="00404802" w:rsidRPr="008F06FB">
          <w:rPr>
            <w:rStyle w:val="Hyperlink"/>
            <w:rFonts w:ascii="Book Antiqua" w:hAnsi="Book Antiqua" w:cstheme="majorBidi"/>
            <w:i/>
            <w:iCs/>
            <w:sz w:val="24"/>
            <w:szCs w:val="24"/>
          </w:rPr>
          <w:t>haniah@uin-alauddin.ac.id</w:t>
        </w:r>
      </w:hyperlink>
    </w:p>
    <w:p w14:paraId="2488DAEF" w14:textId="77777777" w:rsidR="00404802" w:rsidRPr="008B131A" w:rsidRDefault="00404802" w:rsidP="00727D35">
      <w:pPr>
        <w:spacing w:after="0" w:line="240" w:lineRule="auto"/>
        <w:jc w:val="center"/>
        <w:rPr>
          <w:rFonts w:ascii="Book Antiqua" w:hAnsi="Book Antiqua" w:cstheme="majorBidi"/>
          <w:i/>
          <w:iCs/>
          <w:sz w:val="24"/>
          <w:szCs w:val="24"/>
        </w:rPr>
      </w:pPr>
    </w:p>
    <w:p w14:paraId="7A747DA2" w14:textId="3AA4253E" w:rsidR="007D0B8D" w:rsidRPr="00661F74" w:rsidRDefault="007D0B8D" w:rsidP="00727D35">
      <w:pPr>
        <w:spacing w:after="0" w:line="240" w:lineRule="auto"/>
        <w:rPr>
          <w:rFonts w:ascii="Book Antiqua" w:hAnsi="Book Antiqua" w:cstheme="majorBidi"/>
          <w:b/>
          <w:bCs/>
          <w:i/>
          <w:iCs/>
        </w:rPr>
      </w:pPr>
      <w:r w:rsidRPr="00661F74">
        <w:rPr>
          <w:rFonts w:ascii="Book Antiqua" w:hAnsi="Book Antiqua" w:cstheme="majorBidi"/>
          <w:b/>
          <w:bCs/>
          <w:i/>
          <w:iCs/>
        </w:rPr>
        <w:t>Abstract:</w:t>
      </w:r>
    </w:p>
    <w:p w14:paraId="2B2066D7" w14:textId="1DBAB4A7" w:rsidR="00661F74" w:rsidRDefault="00661F74" w:rsidP="003C2C97">
      <w:pPr>
        <w:spacing w:after="0" w:line="240" w:lineRule="auto"/>
        <w:ind w:left="720" w:right="540"/>
        <w:jc w:val="both"/>
        <w:rPr>
          <w:rFonts w:ascii="Book Antiqua" w:hAnsi="Book Antiqua" w:cstheme="majorBidi"/>
          <w:i/>
          <w:iCs/>
        </w:rPr>
      </w:pPr>
      <w:r w:rsidRPr="00661F74">
        <w:rPr>
          <w:rFonts w:ascii="Book Antiqua" w:hAnsi="Book Antiqua" w:cstheme="majorBidi"/>
          <w:i/>
          <w:iCs/>
        </w:rPr>
        <w:t>This article aim</w:t>
      </w:r>
      <w:r w:rsidR="006264D7">
        <w:rPr>
          <w:rFonts w:ascii="Book Antiqua" w:hAnsi="Book Antiqua" w:cstheme="majorBidi"/>
          <w:i/>
          <w:iCs/>
        </w:rPr>
        <w:t>ed</w:t>
      </w:r>
      <w:r w:rsidRPr="00661F74">
        <w:rPr>
          <w:rFonts w:ascii="Book Antiqua" w:hAnsi="Book Antiqua" w:cstheme="majorBidi"/>
          <w:i/>
          <w:iCs/>
        </w:rPr>
        <w:t xml:space="preserve"> to determine the variety of visual technology and its development in learning Arabic. Visual </w:t>
      </w:r>
      <w:proofErr w:type="spellStart"/>
      <w:r w:rsidRPr="00661F74">
        <w:rPr>
          <w:rFonts w:ascii="Book Antiqua" w:hAnsi="Book Antiqua" w:cstheme="majorBidi"/>
          <w:i/>
          <w:iCs/>
        </w:rPr>
        <w:t>technologies</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that</w:t>
      </w:r>
      <w:proofErr w:type="spellEnd"/>
      <w:r w:rsidRPr="00661F74">
        <w:rPr>
          <w:rFonts w:ascii="Book Antiqua" w:hAnsi="Book Antiqua" w:cstheme="majorBidi"/>
          <w:i/>
          <w:iCs/>
        </w:rPr>
        <w:t xml:space="preserve"> </w:t>
      </w:r>
      <w:proofErr w:type="spellStart"/>
      <w:r w:rsidR="004713F3">
        <w:rPr>
          <w:rFonts w:ascii="Book Antiqua" w:hAnsi="Book Antiqua" w:cstheme="majorBidi"/>
          <w:i/>
          <w:iCs/>
        </w:rPr>
        <w:t>could</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be</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used</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by</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Arabic</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language</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teachers</w:t>
      </w:r>
      <w:proofErr w:type="spellEnd"/>
      <w:r w:rsidRPr="00661F74">
        <w:rPr>
          <w:rFonts w:ascii="Book Antiqua" w:hAnsi="Book Antiqua" w:cstheme="majorBidi"/>
          <w:i/>
          <w:iCs/>
        </w:rPr>
        <w:t xml:space="preserve"> </w:t>
      </w:r>
      <w:r w:rsidR="006264D7">
        <w:rPr>
          <w:rFonts w:ascii="Book Antiqua" w:hAnsi="Book Antiqua" w:cstheme="majorBidi"/>
          <w:i/>
          <w:iCs/>
        </w:rPr>
        <w:t xml:space="preserve">were </w:t>
      </w:r>
      <w:proofErr w:type="spellStart"/>
      <w:r w:rsidRPr="00661F74">
        <w:rPr>
          <w:rFonts w:ascii="Book Antiqua" w:hAnsi="Book Antiqua" w:cstheme="majorBidi"/>
          <w:i/>
          <w:iCs/>
        </w:rPr>
        <w:t>all</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kinds</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of</w:t>
      </w:r>
      <w:proofErr w:type="spellEnd"/>
      <w:r w:rsidRPr="00661F74">
        <w:rPr>
          <w:rFonts w:ascii="Book Antiqua" w:hAnsi="Book Antiqua" w:cstheme="majorBidi"/>
          <w:i/>
          <w:iCs/>
        </w:rPr>
        <w:t xml:space="preserve"> media </w:t>
      </w:r>
      <w:proofErr w:type="spellStart"/>
      <w:r w:rsidRPr="00661F74">
        <w:rPr>
          <w:rFonts w:ascii="Book Antiqua" w:hAnsi="Book Antiqua" w:cstheme="majorBidi"/>
          <w:i/>
          <w:iCs/>
        </w:rPr>
        <w:t>that</w:t>
      </w:r>
      <w:proofErr w:type="spellEnd"/>
      <w:r w:rsidRPr="00661F74">
        <w:rPr>
          <w:rFonts w:ascii="Book Antiqua" w:hAnsi="Book Antiqua" w:cstheme="majorBidi"/>
          <w:i/>
          <w:iCs/>
        </w:rPr>
        <w:t xml:space="preserve"> </w:t>
      </w:r>
      <w:proofErr w:type="spellStart"/>
      <w:r w:rsidR="004713F3">
        <w:rPr>
          <w:rFonts w:ascii="Book Antiqua" w:hAnsi="Book Antiqua" w:cstheme="majorBidi"/>
          <w:i/>
          <w:iCs/>
        </w:rPr>
        <w:t>could</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be</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used</w:t>
      </w:r>
      <w:proofErr w:type="spellEnd"/>
      <w:r w:rsidRPr="00661F74">
        <w:rPr>
          <w:rFonts w:ascii="Book Antiqua" w:hAnsi="Book Antiqua" w:cstheme="majorBidi"/>
          <w:i/>
          <w:iCs/>
        </w:rPr>
        <w:t xml:space="preserve"> in </w:t>
      </w:r>
      <w:proofErr w:type="spellStart"/>
      <w:r w:rsidRPr="00661F74">
        <w:rPr>
          <w:rFonts w:ascii="Book Antiqua" w:hAnsi="Book Antiqua" w:cstheme="majorBidi"/>
          <w:i/>
          <w:iCs/>
        </w:rPr>
        <w:t>general</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learning</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both</w:t>
      </w:r>
      <w:proofErr w:type="spellEnd"/>
      <w:r w:rsidRPr="00661F74">
        <w:rPr>
          <w:rFonts w:ascii="Book Antiqua" w:hAnsi="Book Antiqua" w:cstheme="majorBidi"/>
          <w:i/>
          <w:iCs/>
        </w:rPr>
        <w:t xml:space="preserve"> in </w:t>
      </w:r>
      <w:proofErr w:type="spellStart"/>
      <w:r w:rsidRPr="00661F74">
        <w:rPr>
          <w:rFonts w:ascii="Book Antiqua" w:hAnsi="Book Antiqua" w:cstheme="majorBidi"/>
          <w:i/>
          <w:iCs/>
        </w:rPr>
        <w:t>the</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form</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of</w:t>
      </w:r>
      <w:proofErr w:type="spellEnd"/>
      <w:r w:rsidRPr="00661F74">
        <w:rPr>
          <w:rFonts w:ascii="Book Antiqua" w:hAnsi="Book Antiqua" w:cstheme="majorBidi"/>
          <w:i/>
          <w:iCs/>
        </w:rPr>
        <w:t xml:space="preserve"> non-</w:t>
      </w:r>
      <w:proofErr w:type="spellStart"/>
      <w:r w:rsidRPr="00661F74">
        <w:rPr>
          <w:rFonts w:ascii="Book Antiqua" w:hAnsi="Book Antiqua" w:cstheme="majorBidi"/>
          <w:i/>
          <w:iCs/>
        </w:rPr>
        <w:t>projected</w:t>
      </w:r>
      <w:proofErr w:type="spellEnd"/>
      <w:r w:rsidRPr="00661F74">
        <w:rPr>
          <w:rFonts w:ascii="Book Antiqua" w:hAnsi="Book Antiqua" w:cstheme="majorBidi"/>
          <w:i/>
          <w:iCs/>
        </w:rPr>
        <w:t xml:space="preserve"> visual media </w:t>
      </w:r>
      <w:proofErr w:type="spellStart"/>
      <w:r w:rsidRPr="00661F74">
        <w:rPr>
          <w:rFonts w:ascii="Book Antiqua" w:hAnsi="Book Antiqua" w:cstheme="majorBidi"/>
          <w:i/>
          <w:iCs/>
        </w:rPr>
        <w:t>and</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projected</w:t>
      </w:r>
      <w:proofErr w:type="spellEnd"/>
      <w:r w:rsidRPr="00661F74">
        <w:rPr>
          <w:rFonts w:ascii="Book Antiqua" w:hAnsi="Book Antiqua" w:cstheme="majorBidi"/>
          <w:i/>
          <w:iCs/>
        </w:rPr>
        <w:t xml:space="preserve"> visual media, </w:t>
      </w:r>
      <w:r w:rsidR="006F6443">
        <w:rPr>
          <w:rFonts w:ascii="Book Antiqua" w:hAnsi="Book Antiqua" w:cstheme="majorBidi"/>
          <w:i/>
          <w:iCs/>
          <w:lang w:val="en-US"/>
        </w:rPr>
        <w:t>N</w:t>
      </w:r>
      <w:proofErr w:type="spellStart"/>
      <w:r w:rsidRPr="00661F74">
        <w:rPr>
          <w:rFonts w:ascii="Book Antiqua" w:hAnsi="Book Antiqua" w:cstheme="majorBidi"/>
          <w:i/>
          <w:iCs/>
        </w:rPr>
        <w:t>on-projected</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visuals</w:t>
      </w:r>
      <w:proofErr w:type="spellEnd"/>
      <w:r w:rsidRPr="00661F74">
        <w:rPr>
          <w:rFonts w:ascii="Book Antiqua" w:hAnsi="Book Antiqua" w:cstheme="majorBidi"/>
          <w:i/>
          <w:iCs/>
        </w:rPr>
        <w:t xml:space="preserve"> in </w:t>
      </w:r>
      <w:proofErr w:type="spellStart"/>
      <w:r w:rsidRPr="00661F74">
        <w:rPr>
          <w:rFonts w:ascii="Book Antiqua" w:hAnsi="Book Antiqua" w:cstheme="majorBidi"/>
          <w:i/>
          <w:iCs/>
        </w:rPr>
        <w:t>the</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form</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of</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graphic</w:t>
      </w:r>
      <w:proofErr w:type="spellEnd"/>
      <w:r w:rsidRPr="00661F74">
        <w:rPr>
          <w:rFonts w:ascii="Book Antiqua" w:hAnsi="Book Antiqua" w:cstheme="majorBidi"/>
          <w:i/>
          <w:iCs/>
        </w:rPr>
        <w:t xml:space="preserve"> media, </w:t>
      </w:r>
      <w:proofErr w:type="spellStart"/>
      <w:r w:rsidRPr="00661F74">
        <w:rPr>
          <w:rFonts w:ascii="Book Antiqua" w:hAnsi="Book Antiqua" w:cstheme="majorBidi"/>
          <w:i/>
          <w:iCs/>
        </w:rPr>
        <w:t>realia</w:t>
      </w:r>
      <w:proofErr w:type="spellEnd"/>
      <w:r w:rsidRPr="00661F74">
        <w:rPr>
          <w:rFonts w:ascii="Book Antiqua" w:hAnsi="Book Antiqua" w:cstheme="majorBidi"/>
          <w:i/>
          <w:iCs/>
        </w:rPr>
        <w:t xml:space="preserve"> (real </w:t>
      </w:r>
      <w:proofErr w:type="spellStart"/>
      <w:r w:rsidRPr="00661F74">
        <w:rPr>
          <w:rFonts w:ascii="Book Antiqua" w:hAnsi="Book Antiqua" w:cstheme="majorBidi"/>
          <w:i/>
          <w:iCs/>
        </w:rPr>
        <w:t>objects</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and</w:t>
      </w:r>
      <w:proofErr w:type="spellEnd"/>
      <w:r w:rsidRPr="00661F74">
        <w:rPr>
          <w:rFonts w:ascii="Book Antiqua" w:hAnsi="Book Antiqua" w:cstheme="majorBidi"/>
          <w:i/>
          <w:iCs/>
        </w:rPr>
        <w:t xml:space="preserve"> </w:t>
      </w:r>
      <w:proofErr w:type="spellStart"/>
      <w:r w:rsidRPr="00661F74">
        <w:rPr>
          <w:rFonts w:ascii="Book Antiqua" w:hAnsi="Book Antiqua" w:cstheme="majorBidi"/>
          <w:i/>
          <w:iCs/>
        </w:rPr>
        <w:t>models</w:t>
      </w:r>
      <w:proofErr w:type="spellEnd"/>
      <w:r w:rsidR="006F6443">
        <w:rPr>
          <w:rFonts w:ascii="Book Antiqua" w:hAnsi="Book Antiqua" w:cstheme="majorBidi"/>
          <w:i/>
          <w:iCs/>
          <w:lang w:val="en-US"/>
        </w:rPr>
        <w:t xml:space="preserve">, </w:t>
      </w:r>
      <w:r w:rsidRPr="00661F74">
        <w:rPr>
          <w:rFonts w:ascii="Book Antiqua" w:hAnsi="Book Antiqua" w:cstheme="majorBidi"/>
          <w:i/>
          <w:iCs/>
        </w:rPr>
        <w:t xml:space="preserve"> </w:t>
      </w:r>
      <w:proofErr w:type="spellStart"/>
      <w:r w:rsidRPr="00661F74">
        <w:rPr>
          <w:rFonts w:ascii="Book Antiqua" w:hAnsi="Book Antiqua" w:cstheme="majorBidi"/>
          <w:i/>
          <w:iCs/>
        </w:rPr>
        <w:t>while</w:t>
      </w:r>
      <w:proofErr w:type="spellEnd"/>
      <w:r w:rsidRPr="00661F74">
        <w:rPr>
          <w:rFonts w:ascii="Book Antiqua" w:hAnsi="Book Antiqua" w:cstheme="majorBidi"/>
          <w:i/>
          <w:iCs/>
        </w:rPr>
        <w:t xml:space="preserve"> visual media </w:t>
      </w:r>
      <w:proofErr w:type="spellStart"/>
      <w:r w:rsidRPr="00661F74">
        <w:rPr>
          <w:rFonts w:ascii="Book Antiqua" w:hAnsi="Book Antiqua" w:cstheme="majorBidi"/>
          <w:i/>
          <w:iCs/>
        </w:rPr>
        <w:t>that</w:t>
      </w:r>
      <w:proofErr w:type="spellEnd"/>
      <w:r w:rsidRPr="00661F74">
        <w:rPr>
          <w:rFonts w:ascii="Book Antiqua" w:hAnsi="Book Antiqua" w:cstheme="majorBidi"/>
          <w:i/>
          <w:iCs/>
        </w:rPr>
        <w:t xml:space="preserve"> </w:t>
      </w:r>
      <w:r w:rsidR="004713F3">
        <w:rPr>
          <w:rFonts w:ascii="Book Antiqua" w:hAnsi="Book Antiqua" w:cstheme="majorBidi"/>
          <w:i/>
          <w:iCs/>
        </w:rPr>
        <w:t>could</w:t>
      </w:r>
      <w:r w:rsidRPr="00661F74">
        <w:rPr>
          <w:rFonts w:ascii="Book Antiqua" w:hAnsi="Book Antiqua" w:cstheme="majorBidi"/>
          <w:i/>
          <w:iCs/>
        </w:rPr>
        <w:t xml:space="preserve"> be projected are LCDs, and digital cameras. In its development, Arabic learning </w:t>
      </w:r>
      <w:r w:rsidR="004713F3">
        <w:rPr>
          <w:rFonts w:ascii="Book Antiqua" w:hAnsi="Book Antiqua" w:cstheme="majorBidi"/>
          <w:i/>
          <w:iCs/>
        </w:rPr>
        <w:t>could</w:t>
      </w:r>
      <w:r w:rsidRPr="00661F74">
        <w:rPr>
          <w:rFonts w:ascii="Book Antiqua" w:hAnsi="Book Antiqua" w:cstheme="majorBidi"/>
          <w:i/>
          <w:iCs/>
        </w:rPr>
        <w:t xml:space="preserve"> be developed with various models, one of which is the development of the ADDIE </w:t>
      </w:r>
      <w:r w:rsidR="00DA49BC">
        <w:rPr>
          <w:rFonts w:ascii="Book Antiqua" w:hAnsi="Book Antiqua" w:cstheme="majorBidi"/>
          <w:i/>
          <w:iCs/>
        </w:rPr>
        <w:t>(</w:t>
      </w:r>
      <w:r w:rsidRPr="00661F74">
        <w:rPr>
          <w:rFonts w:ascii="Book Antiqua" w:hAnsi="Book Antiqua" w:cstheme="majorBidi"/>
          <w:i/>
          <w:iCs/>
        </w:rPr>
        <w:t>analyze, design</w:t>
      </w:r>
      <w:r w:rsidR="00E32068">
        <w:rPr>
          <w:rFonts w:ascii="Book Antiqua" w:hAnsi="Book Antiqua" w:cstheme="majorBidi"/>
          <w:i/>
          <w:iCs/>
        </w:rPr>
        <w:t>,</w:t>
      </w:r>
      <w:r w:rsidR="00505274" w:rsidRPr="008B131A">
        <w:rPr>
          <w:rFonts w:ascii="Book Antiqua" w:hAnsi="Book Antiqua" w:cstheme="majorBidi"/>
          <w:i/>
          <w:iCs/>
          <w:sz w:val="24"/>
          <w:szCs w:val="24"/>
        </w:rPr>
        <w:t xml:space="preserve"> development, </w:t>
      </w:r>
      <w:r w:rsidR="004713F3">
        <w:rPr>
          <w:rFonts w:ascii="Book Antiqua" w:hAnsi="Book Antiqua" w:cstheme="majorBidi"/>
          <w:i/>
          <w:iCs/>
          <w:sz w:val="24"/>
          <w:szCs w:val="24"/>
        </w:rPr>
        <w:t>implementation, and evaluation)</w:t>
      </w:r>
      <w:r w:rsidR="00505274">
        <w:rPr>
          <w:rFonts w:ascii="Book Antiqua" w:hAnsi="Book Antiqua" w:cstheme="majorBidi"/>
          <w:i/>
          <w:iCs/>
        </w:rPr>
        <w:t xml:space="preserve">, ADDIE Development model </w:t>
      </w:r>
      <w:proofErr w:type="spellStart"/>
      <w:r w:rsidR="004713F3">
        <w:rPr>
          <w:rFonts w:ascii="Book Antiqua" w:hAnsi="Book Antiqua" w:cstheme="majorBidi"/>
          <w:i/>
          <w:iCs/>
        </w:rPr>
        <w:t>was</w:t>
      </w:r>
      <w:proofErr w:type="spellEnd"/>
      <w:r w:rsidR="00505274">
        <w:rPr>
          <w:rFonts w:ascii="Book Antiqua" w:hAnsi="Book Antiqua" w:cstheme="majorBidi"/>
          <w:i/>
          <w:iCs/>
        </w:rPr>
        <w:t xml:space="preserve"> media </w:t>
      </w:r>
      <w:proofErr w:type="spellStart"/>
      <w:r w:rsidR="00505274">
        <w:rPr>
          <w:rFonts w:ascii="Book Antiqua" w:hAnsi="Book Antiqua" w:cstheme="majorBidi"/>
          <w:i/>
          <w:iCs/>
        </w:rPr>
        <w:t>development</w:t>
      </w:r>
      <w:proofErr w:type="spellEnd"/>
      <w:r w:rsidR="00505274">
        <w:rPr>
          <w:rFonts w:ascii="Book Antiqua" w:hAnsi="Book Antiqua" w:cstheme="majorBidi"/>
          <w:i/>
          <w:iCs/>
        </w:rPr>
        <w:t xml:space="preserve"> </w:t>
      </w:r>
      <w:proofErr w:type="spellStart"/>
      <w:r w:rsidR="00505274">
        <w:rPr>
          <w:rFonts w:ascii="Book Antiqua" w:hAnsi="Book Antiqua" w:cstheme="majorBidi"/>
          <w:i/>
          <w:iCs/>
        </w:rPr>
        <w:t>through</w:t>
      </w:r>
      <w:proofErr w:type="spellEnd"/>
      <w:r w:rsidR="00505274">
        <w:rPr>
          <w:rFonts w:ascii="Book Antiqua" w:hAnsi="Book Antiqua" w:cstheme="majorBidi"/>
          <w:i/>
          <w:iCs/>
        </w:rPr>
        <w:t xml:space="preserve"> </w:t>
      </w:r>
      <w:proofErr w:type="spellStart"/>
      <w:r w:rsidR="00505274">
        <w:rPr>
          <w:rFonts w:ascii="Book Antiqua" w:hAnsi="Book Antiqua" w:cstheme="majorBidi"/>
          <w:i/>
          <w:iCs/>
        </w:rPr>
        <w:t>the</w:t>
      </w:r>
      <w:proofErr w:type="spellEnd"/>
      <w:r w:rsidR="00505274">
        <w:rPr>
          <w:rFonts w:ascii="Book Antiqua" w:hAnsi="Book Antiqua" w:cstheme="majorBidi"/>
          <w:i/>
          <w:iCs/>
        </w:rPr>
        <w:t xml:space="preserve"> </w:t>
      </w:r>
      <w:proofErr w:type="spellStart"/>
      <w:r w:rsidR="00505274">
        <w:rPr>
          <w:rFonts w:ascii="Book Antiqua" w:hAnsi="Book Antiqua" w:cstheme="majorBidi"/>
          <w:i/>
          <w:iCs/>
        </w:rPr>
        <w:t>following</w:t>
      </w:r>
      <w:proofErr w:type="spellEnd"/>
      <w:r w:rsidR="00505274">
        <w:rPr>
          <w:rFonts w:ascii="Book Antiqua" w:hAnsi="Book Antiqua" w:cstheme="majorBidi"/>
          <w:i/>
          <w:iCs/>
        </w:rPr>
        <w:t xml:space="preserve"> </w:t>
      </w:r>
      <w:proofErr w:type="spellStart"/>
      <w:r w:rsidR="00505274">
        <w:rPr>
          <w:rFonts w:ascii="Book Antiqua" w:hAnsi="Book Antiqua" w:cstheme="majorBidi"/>
          <w:i/>
          <w:iCs/>
        </w:rPr>
        <w:t>steps</w:t>
      </w:r>
      <w:proofErr w:type="spellEnd"/>
      <w:r w:rsidR="00505274">
        <w:rPr>
          <w:rFonts w:ascii="Book Antiqua" w:hAnsi="Book Antiqua" w:cstheme="majorBidi"/>
          <w:i/>
          <w:iCs/>
        </w:rPr>
        <w:t xml:space="preserve">: </w:t>
      </w:r>
      <w:proofErr w:type="spellStart"/>
      <w:r w:rsidR="00505274">
        <w:rPr>
          <w:rFonts w:ascii="Book Antiqua" w:hAnsi="Book Antiqua" w:cstheme="majorBidi"/>
          <w:i/>
          <w:iCs/>
        </w:rPr>
        <w:t>Analys</w:t>
      </w:r>
      <w:proofErr w:type="spellEnd"/>
      <w:r w:rsidR="006F6443">
        <w:rPr>
          <w:rFonts w:ascii="Book Antiqua" w:hAnsi="Book Antiqua" w:cstheme="majorBidi"/>
          <w:i/>
          <w:iCs/>
          <w:lang w:val="en-US"/>
        </w:rPr>
        <w:t>e</w:t>
      </w:r>
      <w:r w:rsidR="00505274">
        <w:rPr>
          <w:rFonts w:ascii="Book Antiqua" w:hAnsi="Book Antiqua" w:cstheme="majorBidi"/>
          <w:i/>
          <w:iCs/>
        </w:rPr>
        <w:t xml:space="preserve">, Design, </w:t>
      </w:r>
      <w:proofErr w:type="spellStart"/>
      <w:r w:rsidR="00505274">
        <w:rPr>
          <w:rFonts w:ascii="Book Antiqua" w:hAnsi="Book Antiqua" w:cstheme="majorBidi"/>
          <w:i/>
          <w:iCs/>
        </w:rPr>
        <w:t>Develop</w:t>
      </w:r>
      <w:proofErr w:type="spellEnd"/>
      <w:r w:rsidR="00505274">
        <w:rPr>
          <w:rFonts w:ascii="Book Antiqua" w:hAnsi="Book Antiqua" w:cstheme="majorBidi"/>
          <w:i/>
          <w:iCs/>
        </w:rPr>
        <w:t xml:space="preserve">, </w:t>
      </w:r>
      <w:proofErr w:type="spellStart"/>
      <w:r w:rsidR="00505274">
        <w:rPr>
          <w:rFonts w:ascii="Book Antiqua" w:hAnsi="Book Antiqua" w:cstheme="majorBidi"/>
          <w:i/>
          <w:iCs/>
        </w:rPr>
        <w:t>Implement</w:t>
      </w:r>
      <w:proofErr w:type="spellEnd"/>
      <w:r w:rsidR="00505274">
        <w:rPr>
          <w:rFonts w:ascii="Book Antiqua" w:hAnsi="Book Antiqua" w:cstheme="majorBidi"/>
          <w:i/>
          <w:iCs/>
        </w:rPr>
        <w:t xml:space="preserve">, </w:t>
      </w:r>
      <w:proofErr w:type="spellStart"/>
      <w:r w:rsidR="00505274">
        <w:rPr>
          <w:rFonts w:ascii="Book Antiqua" w:hAnsi="Book Antiqua" w:cstheme="majorBidi"/>
          <w:i/>
          <w:iCs/>
        </w:rPr>
        <w:t>and</w:t>
      </w:r>
      <w:proofErr w:type="spellEnd"/>
      <w:r w:rsidR="00505274">
        <w:rPr>
          <w:rFonts w:ascii="Book Antiqua" w:hAnsi="Book Antiqua" w:cstheme="majorBidi"/>
          <w:i/>
          <w:iCs/>
        </w:rPr>
        <w:t xml:space="preserve"> </w:t>
      </w:r>
      <w:proofErr w:type="spellStart"/>
      <w:r w:rsidR="00505274">
        <w:rPr>
          <w:rFonts w:ascii="Book Antiqua" w:hAnsi="Book Antiqua" w:cstheme="majorBidi"/>
          <w:i/>
          <w:iCs/>
        </w:rPr>
        <w:t>Evaluate</w:t>
      </w:r>
      <w:proofErr w:type="spellEnd"/>
      <w:r w:rsidR="00505274">
        <w:rPr>
          <w:rFonts w:ascii="Book Antiqua" w:hAnsi="Book Antiqua" w:cstheme="majorBidi"/>
          <w:i/>
          <w:iCs/>
        </w:rPr>
        <w:t xml:space="preserve">. Visual technology for learning Arabic </w:t>
      </w:r>
      <w:r w:rsidR="004713F3">
        <w:rPr>
          <w:rFonts w:ascii="Book Antiqua" w:hAnsi="Book Antiqua" w:cstheme="majorBidi"/>
          <w:i/>
          <w:iCs/>
        </w:rPr>
        <w:t>was</w:t>
      </w:r>
      <w:r w:rsidR="00505274">
        <w:rPr>
          <w:rFonts w:ascii="Book Antiqua" w:hAnsi="Book Antiqua" w:cstheme="majorBidi"/>
          <w:i/>
          <w:iCs/>
        </w:rPr>
        <w:t xml:space="preserve"> developed by first analyzing the needs of students, then designing and developing the right media (production process), then socializing it to students, and </w:t>
      </w:r>
      <w:r w:rsidR="003C2C97">
        <w:rPr>
          <w:rFonts w:ascii="Book Antiqua" w:hAnsi="Book Antiqua" w:cstheme="majorBidi"/>
          <w:i/>
          <w:iCs/>
        </w:rPr>
        <w:t>finally evaluating it. If it had</w:t>
      </w:r>
      <w:r w:rsidR="00505274">
        <w:rPr>
          <w:rFonts w:ascii="Book Antiqua" w:hAnsi="Book Antiqua" w:cstheme="majorBidi"/>
          <w:i/>
          <w:iCs/>
        </w:rPr>
        <w:t xml:space="preserve"> been completed, visual technology </w:t>
      </w:r>
      <w:r w:rsidR="003C2C97">
        <w:rPr>
          <w:rFonts w:ascii="Book Antiqua" w:hAnsi="Book Antiqua" w:cstheme="majorBidi"/>
          <w:i/>
          <w:iCs/>
        </w:rPr>
        <w:t>could</w:t>
      </w:r>
      <w:r w:rsidR="00505274">
        <w:rPr>
          <w:rFonts w:ascii="Book Antiqua" w:hAnsi="Book Antiqua" w:cstheme="majorBidi"/>
          <w:i/>
          <w:iCs/>
        </w:rPr>
        <w:t xml:space="preserve"> be implemented in the learning classroom</w:t>
      </w:r>
    </w:p>
    <w:p w14:paraId="55962FA0" w14:textId="11CAC626" w:rsidR="00661F74" w:rsidRDefault="00661F74" w:rsidP="00727D35">
      <w:pPr>
        <w:spacing w:after="0" w:line="240" w:lineRule="auto"/>
        <w:ind w:left="720" w:right="540"/>
        <w:jc w:val="both"/>
        <w:rPr>
          <w:rFonts w:ascii="Book Antiqua" w:hAnsi="Book Antiqua" w:cstheme="majorBidi"/>
          <w:i/>
          <w:iCs/>
        </w:rPr>
      </w:pPr>
      <w:r w:rsidRPr="00661F74">
        <w:rPr>
          <w:rFonts w:ascii="Book Antiqua" w:hAnsi="Book Antiqua" w:cstheme="majorBidi"/>
          <w:i/>
          <w:iCs/>
        </w:rPr>
        <w:t>.</w:t>
      </w:r>
    </w:p>
    <w:p w14:paraId="5B2D0A64" w14:textId="5D675A40" w:rsidR="00661F74" w:rsidRPr="00661F74" w:rsidRDefault="00661F74" w:rsidP="00661F74">
      <w:pPr>
        <w:spacing w:after="0" w:line="240" w:lineRule="auto"/>
        <w:ind w:right="540"/>
        <w:jc w:val="both"/>
        <w:rPr>
          <w:rFonts w:ascii="Book Antiqua" w:hAnsi="Book Antiqua" w:cstheme="majorBidi"/>
          <w:i/>
          <w:iCs/>
        </w:rPr>
      </w:pPr>
      <w:r w:rsidRPr="00E4015D">
        <w:rPr>
          <w:rFonts w:ascii="Book Antiqua" w:hAnsi="Book Antiqua" w:cstheme="majorBidi"/>
          <w:b/>
          <w:bCs/>
          <w:i/>
          <w:iCs/>
        </w:rPr>
        <w:t xml:space="preserve">Keywords </w:t>
      </w:r>
      <w:r w:rsidRPr="00661F74">
        <w:rPr>
          <w:rFonts w:ascii="Book Antiqua" w:hAnsi="Book Antiqua" w:cstheme="majorBidi"/>
          <w:i/>
          <w:iCs/>
        </w:rPr>
        <w:t>: Visual Technology, Development, Learning, Arabic, ADDIE.</w:t>
      </w:r>
    </w:p>
    <w:p w14:paraId="37F7D483" w14:textId="77777777" w:rsidR="00727D35" w:rsidRDefault="00727D35" w:rsidP="00727D35">
      <w:pPr>
        <w:spacing w:after="0" w:line="240" w:lineRule="auto"/>
        <w:rPr>
          <w:rFonts w:ascii="Book Antiqua" w:hAnsi="Book Antiqua" w:cstheme="majorBidi"/>
          <w:b/>
          <w:bCs/>
          <w:sz w:val="24"/>
          <w:szCs w:val="24"/>
        </w:rPr>
      </w:pPr>
    </w:p>
    <w:p w14:paraId="79BD975B" w14:textId="469407B0" w:rsidR="000C4401" w:rsidRPr="00727D35" w:rsidRDefault="00CF42CB" w:rsidP="00727D35">
      <w:pPr>
        <w:spacing w:after="0" w:line="240" w:lineRule="auto"/>
        <w:rPr>
          <w:rFonts w:ascii="Book Antiqua" w:hAnsi="Book Antiqua" w:cstheme="majorBidi"/>
          <w:b/>
          <w:bCs/>
          <w:sz w:val="24"/>
          <w:szCs w:val="24"/>
        </w:rPr>
      </w:pPr>
      <w:r w:rsidRPr="00727D35">
        <w:rPr>
          <w:rFonts w:ascii="Book Antiqua" w:hAnsi="Book Antiqua" w:cstheme="majorBidi"/>
          <w:b/>
          <w:bCs/>
          <w:sz w:val="24"/>
          <w:szCs w:val="24"/>
        </w:rPr>
        <w:t>Introduction</w:t>
      </w:r>
    </w:p>
    <w:p w14:paraId="1DBFF3F0" w14:textId="0924CC30" w:rsidR="00600537" w:rsidRPr="008B131A" w:rsidRDefault="00852B3F" w:rsidP="00A93A65">
      <w:pPr>
        <w:spacing w:after="0" w:line="240" w:lineRule="auto"/>
        <w:ind w:firstLine="720"/>
        <w:jc w:val="both"/>
        <w:rPr>
          <w:rFonts w:ascii="Book Antiqua" w:hAnsi="Book Antiqua" w:cstheme="majorBidi"/>
          <w:sz w:val="24"/>
          <w:szCs w:val="24"/>
        </w:rPr>
      </w:pPr>
      <w:r w:rsidRPr="00727D35">
        <w:rPr>
          <w:rFonts w:ascii="Book Antiqua" w:hAnsi="Book Antiqua" w:cstheme="majorBidi"/>
          <w:sz w:val="24"/>
          <w:szCs w:val="24"/>
        </w:rPr>
        <w:t>Learning is a necessity in human life. Learning makes humans have a noble degree and will give them a better position. Among the characteristics that a person has learned is when there is a change in himself in terms of attitudes, knowledge, or skills he has obtained from learning activities</w:t>
      </w:r>
      <w:r w:rsidR="00AD6770" w:rsidRPr="00727D35">
        <w:rPr>
          <w:rFonts w:ascii="Book Antiqua" w:hAnsi="Book Antiqua" w:cstheme="majorBidi"/>
          <w:sz w:val="24"/>
          <w:szCs w:val="24"/>
        </w:rPr>
        <w:t>.</w:t>
      </w:r>
      <w:r w:rsidR="00A93A65">
        <w:rPr>
          <w:rStyle w:val="ReferensiCatatanKaki"/>
          <w:rFonts w:ascii="Book Antiqua" w:hAnsi="Book Antiqua"/>
        </w:rPr>
        <w:footnoteReference w:id="1"/>
      </w:r>
      <w:r w:rsidR="00AD6770" w:rsidRPr="00727D35">
        <w:rPr>
          <w:rFonts w:ascii="Book Antiqua" w:hAnsi="Book Antiqua" w:cstheme="majorBidi"/>
          <w:sz w:val="24"/>
          <w:szCs w:val="24"/>
        </w:rPr>
        <w:t xml:space="preserve"> The interactions that occur in the learning process are strongly influenced by external factors as stimuli such as interactions with teachers, lecturers, instructors, study friends, or education staff as well as interactions with learning media such as teaching materials, learning resources or learning tools</w:t>
      </w:r>
      <w:r w:rsidR="00A30BCF" w:rsidRPr="008B131A">
        <w:rPr>
          <w:rFonts w:ascii="Book Antiqua" w:hAnsi="Book Antiqua" w:cstheme="majorBidi"/>
          <w:sz w:val="24"/>
          <w:szCs w:val="24"/>
        </w:rPr>
        <w:t>.</w:t>
      </w:r>
      <w:r w:rsidR="00A93A65">
        <w:rPr>
          <w:rStyle w:val="ReferensiCatatanKaki"/>
          <w:rFonts w:ascii="Book Antiqua" w:hAnsi="Book Antiqua"/>
        </w:rPr>
        <w:footnoteReference w:id="2"/>
      </w:r>
    </w:p>
    <w:p w14:paraId="142718B1" w14:textId="547E89F9" w:rsidR="00F30A7C" w:rsidRPr="008B131A" w:rsidRDefault="00A21F79" w:rsidP="001301C7">
      <w:pPr>
        <w:spacing w:after="0" w:line="240" w:lineRule="auto"/>
        <w:ind w:firstLine="720"/>
        <w:jc w:val="both"/>
        <w:rPr>
          <w:rFonts w:ascii="Book Antiqua" w:hAnsi="Book Antiqua" w:cstheme="majorBidi"/>
          <w:sz w:val="24"/>
          <w:szCs w:val="24"/>
        </w:rPr>
      </w:pPr>
      <w:r w:rsidRPr="008B131A">
        <w:rPr>
          <w:rFonts w:ascii="Book Antiqua" w:hAnsi="Book Antiqua" w:cstheme="majorBidi"/>
          <w:sz w:val="24"/>
          <w:szCs w:val="24"/>
        </w:rPr>
        <w:t xml:space="preserve">Human-designed technology continues to develop in order to facilitate humans to learn, educators are required to utilize and develop the technology for </w:t>
      </w:r>
      <w:r w:rsidRPr="008B131A">
        <w:rPr>
          <w:rFonts w:ascii="Book Antiqua" w:hAnsi="Book Antiqua" w:cstheme="majorBidi"/>
          <w:sz w:val="24"/>
          <w:szCs w:val="24"/>
        </w:rPr>
        <w:lastRenderedPageBreak/>
        <w:t xml:space="preserve">learning, in addition to making it easier for educators to transfer knowledge, media and learning technology will also make it easier for students to understand lessons, even very possible. Media and learning technology </w:t>
      </w:r>
      <w:r w:rsidR="00CF7064" w:rsidRPr="008B131A">
        <w:rPr>
          <w:rFonts w:ascii="Book Antiqua" w:hAnsi="Book Antiqua" w:cstheme="majorBidi"/>
          <w:sz w:val="24"/>
          <w:szCs w:val="24"/>
        </w:rPr>
        <w:t xml:space="preserve">used by educators will be an encouragement for students to be </w:t>
      </w:r>
      <w:r w:rsidR="00600537" w:rsidRPr="008B131A">
        <w:rPr>
          <w:rFonts w:ascii="Book Antiqua" w:hAnsi="Book Antiqua" w:cstheme="majorBidi"/>
          <w:sz w:val="24"/>
          <w:szCs w:val="24"/>
        </w:rPr>
        <w:t>motivated in learning.</w:t>
      </w:r>
      <w:r w:rsidR="001301C7">
        <w:rPr>
          <w:rFonts w:ascii="Book Antiqua" w:hAnsi="Book Antiqua" w:cstheme="majorBidi"/>
          <w:sz w:val="24"/>
          <w:szCs w:val="24"/>
        </w:rPr>
        <w:t xml:space="preserve"> </w:t>
      </w:r>
      <w:r w:rsidR="00423F4B" w:rsidRPr="008B131A">
        <w:rPr>
          <w:rFonts w:ascii="Book Antiqua" w:hAnsi="Book Antiqua" w:cstheme="majorBidi"/>
          <w:sz w:val="24"/>
          <w:szCs w:val="24"/>
        </w:rPr>
        <w:t>One of the media that is still needed by humans in learning is visual media. Visual media are all media that facilitate vision for learning, for example: photos, pictures, props, and others. Visual media is believed to be able to foster student interest, strengthen memory, and make it easier to understand the content of the lesson and relate it to the real world. Effective visual media are visuals that have meaning according to context and students interact well so that the information process reaches students</w:t>
      </w:r>
      <w:r w:rsidR="00CD7585" w:rsidRPr="008B131A">
        <w:rPr>
          <w:rFonts w:ascii="Book Antiqua" w:hAnsi="Book Antiqua" w:cstheme="majorBidi"/>
          <w:sz w:val="24"/>
          <w:szCs w:val="24"/>
        </w:rPr>
        <w:t>.</w:t>
      </w:r>
      <w:r w:rsidR="00A93A65">
        <w:rPr>
          <w:rStyle w:val="ReferensiCatatanKaki"/>
          <w:rFonts w:ascii="Book Antiqua" w:hAnsi="Book Antiqua" w:cstheme="majorBidi"/>
          <w:sz w:val="24"/>
          <w:szCs w:val="24"/>
        </w:rPr>
        <w:footnoteReference w:id="3"/>
      </w:r>
    </w:p>
    <w:p w14:paraId="63752383" w14:textId="69427A50" w:rsidR="00F03333" w:rsidRPr="008B131A" w:rsidRDefault="00E97F75" w:rsidP="001301C7">
      <w:pPr>
        <w:spacing w:after="0" w:line="240" w:lineRule="auto"/>
        <w:ind w:firstLine="720"/>
        <w:jc w:val="both"/>
        <w:rPr>
          <w:rFonts w:ascii="Book Antiqua" w:hAnsi="Book Antiqua" w:cstheme="majorBidi"/>
          <w:sz w:val="24"/>
          <w:szCs w:val="24"/>
        </w:rPr>
      </w:pPr>
      <w:r w:rsidRPr="008B131A">
        <w:rPr>
          <w:rFonts w:ascii="Book Antiqua" w:hAnsi="Book Antiqua" w:cstheme="majorBidi"/>
          <w:sz w:val="24"/>
          <w:szCs w:val="24"/>
        </w:rPr>
        <w:t>Likewise with learning Arabic, as a foreign language lesson, the use of visual media is one of the media that needs to be utilized to avoid a monotonous, uninteresting learning process, and so that students do not feel bored. In learning Arabic, Arabic teachers are expected to be able to develop media that help students understand the lesson well. The creativity of educators in developing visual media in the learning process will be related to the interests and motivation of students in participating in lessons</w:t>
      </w:r>
      <w:r w:rsidR="00EE37AF">
        <w:rPr>
          <w:rFonts w:ascii="Book Antiqua" w:hAnsi="Book Antiqua" w:cstheme="majorBidi"/>
          <w:sz w:val="24"/>
          <w:szCs w:val="24"/>
        </w:rPr>
        <w:t>.</w:t>
      </w:r>
      <w:r w:rsidR="00A93A65">
        <w:rPr>
          <w:rStyle w:val="ReferensiCatatanKaki"/>
          <w:rFonts w:ascii="Book Antiqua" w:hAnsi="Book Antiqua"/>
        </w:rPr>
        <w:footnoteReference w:id="4"/>
      </w:r>
      <w:r w:rsidR="001301C7">
        <w:rPr>
          <w:rFonts w:ascii="Book Antiqua" w:hAnsi="Book Antiqua" w:cstheme="majorBidi"/>
          <w:sz w:val="24"/>
          <w:szCs w:val="24"/>
        </w:rPr>
        <w:t xml:space="preserve"> </w:t>
      </w:r>
      <w:r w:rsidR="001C27AF" w:rsidRPr="008B131A">
        <w:rPr>
          <w:rFonts w:ascii="Book Antiqua" w:hAnsi="Book Antiqua" w:cstheme="majorBidi"/>
          <w:sz w:val="24"/>
          <w:szCs w:val="24"/>
        </w:rPr>
        <w:t>Like language learning in general, Arabic learning also targets four general language skills, namely: listening, reading, speaking, and writing. Traditionally, Arabic language teaching generally only relies on textbooks as teaching materials that are read and interpreted, educators and students read books and do exercises given by educators, or if learning is related to speaking skills, educators will invite students to have a dialogue in Arabic.</w:t>
      </w:r>
    </w:p>
    <w:p w14:paraId="7BAD0192" w14:textId="64761DFB" w:rsidR="00E160AF" w:rsidRPr="008B131A" w:rsidRDefault="0014215C" w:rsidP="001301C7">
      <w:pPr>
        <w:spacing w:after="0" w:line="240" w:lineRule="auto"/>
        <w:ind w:firstLine="720"/>
        <w:jc w:val="both"/>
        <w:rPr>
          <w:rFonts w:ascii="Book Antiqua" w:hAnsi="Book Antiqua" w:cstheme="majorBidi"/>
          <w:sz w:val="24"/>
          <w:szCs w:val="24"/>
        </w:rPr>
      </w:pPr>
      <w:r w:rsidRPr="008B131A">
        <w:rPr>
          <w:rFonts w:ascii="Book Antiqua" w:hAnsi="Book Antiqua" w:cstheme="majorBidi"/>
          <w:sz w:val="24"/>
          <w:szCs w:val="24"/>
        </w:rPr>
        <w:t>Besides that, there are still many symptoms of Arabic teachers who are less creative in developing visual media, even not using visual media, some others are unable to choose and use visual media in the context of the material being taught. In fact, learning Arabic is one of the most interesting lessons if you use visual technology as a medium for learning.</w:t>
      </w:r>
      <w:r w:rsidR="001301C7">
        <w:rPr>
          <w:rFonts w:ascii="Book Antiqua" w:hAnsi="Book Antiqua" w:cstheme="majorBidi"/>
          <w:sz w:val="24"/>
          <w:szCs w:val="24"/>
        </w:rPr>
        <w:t xml:space="preserve"> </w:t>
      </w:r>
      <w:r w:rsidR="00600537" w:rsidRPr="008B131A">
        <w:rPr>
          <w:rFonts w:ascii="Book Antiqua" w:hAnsi="Book Antiqua" w:cstheme="majorBidi"/>
          <w:sz w:val="24"/>
          <w:szCs w:val="24"/>
        </w:rPr>
        <w:t>Arabic lessons are often considered difficult lessons for students so that if using the right media it is hoped that it will make it easier for students to master the expected language skills. The development of technology and learning media should be used by educators to present learning that is more effective, practical, and fun so a</w:t>
      </w:r>
      <w:r w:rsidR="00A93A65">
        <w:rPr>
          <w:rFonts w:ascii="Book Antiqua" w:hAnsi="Book Antiqua" w:cstheme="majorBidi"/>
          <w:sz w:val="24"/>
          <w:szCs w:val="24"/>
        </w:rPr>
        <w:t>s to facilitate learning Arabic</w:t>
      </w:r>
      <w:r w:rsidR="00B06A3A" w:rsidRPr="008B131A">
        <w:rPr>
          <w:rFonts w:ascii="Book Antiqua" w:hAnsi="Book Antiqua" w:cstheme="majorBidi"/>
          <w:sz w:val="24"/>
          <w:szCs w:val="24"/>
        </w:rPr>
        <w:t>.</w:t>
      </w:r>
      <w:r w:rsidR="00A93A65">
        <w:rPr>
          <w:rStyle w:val="ReferensiCatatanKaki"/>
          <w:rFonts w:ascii="Book Antiqua" w:hAnsi="Book Antiqua"/>
        </w:rPr>
        <w:footnoteReference w:id="5"/>
      </w:r>
    </w:p>
    <w:p w14:paraId="3722418A" w14:textId="07C2F6D6" w:rsidR="00794107" w:rsidRPr="008B131A" w:rsidRDefault="00B06A3A" w:rsidP="00A93A65">
      <w:pPr>
        <w:spacing w:after="0" w:line="240" w:lineRule="auto"/>
        <w:ind w:firstLine="720"/>
        <w:jc w:val="both"/>
        <w:rPr>
          <w:rFonts w:ascii="Book Antiqua" w:hAnsi="Book Antiqua" w:cstheme="majorBidi"/>
          <w:sz w:val="24"/>
          <w:szCs w:val="24"/>
        </w:rPr>
      </w:pPr>
      <w:r w:rsidRPr="008B131A">
        <w:rPr>
          <w:rFonts w:ascii="Book Antiqua" w:hAnsi="Book Antiqua" w:cstheme="majorBidi"/>
          <w:sz w:val="24"/>
          <w:szCs w:val="24"/>
        </w:rPr>
        <w:t xml:space="preserve">Visual media are considered effective </w:t>
      </w:r>
      <w:r w:rsidR="00D64C20" w:rsidRPr="008B131A">
        <w:rPr>
          <w:rFonts w:ascii="Book Antiqua" w:hAnsi="Book Antiqua" w:cstheme="majorBidi"/>
          <w:sz w:val="24"/>
          <w:szCs w:val="24"/>
        </w:rPr>
        <w:t xml:space="preserve">in learning Arabic for several reasons, namely: learning Arabic will be more interesting with visuals so that it can increase learning motivation, the display of Arabic material will seem unique with visuals and will be easier to understand, media and technology for learning Arabic. using </w:t>
      </w:r>
      <w:r w:rsidR="00D64C20" w:rsidRPr="008B131A">
        <w:rPr>
          <w:rFonts w:ascii="Book Antiqua" w:hAnsi="Book Antiqua" w:cstheme="majorBidi"/>
          <w:sz w:val="24"/>
          <w:szCs w:val="24"/>
        </w:rPr>
        <w:lastRenderedPageBreak/>
        <w:t>a variety of visual media is expected to arouse the focus of students</w:t>
      </w:r>
      <w:r w:rsidRPr="008B131A">
        <w:rPr>
          <w:rFonts w:ascii="Book Antiqua" w:hAnsi="Book Antiqua" w:cstheme="majorBidi"/>
          <w:sz w:val="24"/>
          <w:szCs w:val="24"/>
        </w:rPr>
        <w:t>.</w:t>
      </w:r>
      <w:r w:rsidR="00A93A65">
        <w:rPr>
          <w:rStyle w:val="ReferensiCatatanKaki"/>
          <w:rFonts w:ascii="Book Antiqua" w:hAnsi="Book Antiqua" w:cstheme="majorBidi"/>
          <w:sz w:val="24"/>
          <w:szCs w:val="24"/>
        </w:rPr>
        <w:footnoteReference w:id="6"/>
      </w:r>
      <w:r w:rsidRPr="008B131A">
        <w:rPr>
          <w:rFonts w:ascii="Book Antiqua" w:hAnsi="Book Antiqua" w:cstheme="majorBidi"/>
          <w:sz w:val="24"/>
          <w:szCs w:val="24"/>
        </w:rPr>
        <w:t xml:space="preserve"> On the other hand, without media and technology, it will cause lags and lags in achieving learning targets. Especially because there is a tendency for students now to be closer to technology and tend to be more interested in multimedia, including media that can be seen directly.</w:t>
      </w:r>
    </w:p>
    <w:p w14:paraId="5EF7159F" w14:textId="14E43657" w:rsidR="00794107" w:rsidRPr="008B131A" w:rsidRDefault="006C39FE" w:rsidP="001301C7">
      <w:pPr>
        <w:spacing w:after="0" w:line="240" w:lineRule="auto"/>
        <w:ind w:firstLine="720"/>
        <w:jc w:val="both"/>
        <w:rPr>
          <w:rFonts w:ascii="Book Antiqua" w:hAnsi="Book Antiqua" w:cstheme="majorBidi"/>
          <w:sz w:val="24"/>
          <w:szCs w:val="24"/>
        </w:rPr>
      </w:pPr>
      <w:r w:rsidRPr="008B131A">
        <w:rPr>
          <w:rFonts w:ascii="Book Antiqua" w:hAnsi="Book Antiqua" w:cstheme="majorBidi"/>
          <w:sz w:val="24"/>
          <w:szCs w:val="24"/>
        </w:rPr>
        <w:t>According to Yaumi, visual media and technology can increase enthusiasm and enthusiasm for learning, because there is an urge to try in reality and a desire to be involved in it, enthusiastic and enthusiastic students will encourage memory to store the information obtained, thus the use of visual media and technology can improve learning outcomes</w:t>
      </w:r>
      <w:r w:rsidR="00F47E23" w:rsidRPr="008B131A">
        <w:rPr>
          <w:rFonts w:ascii="Book Antiqua" w:hAnsi="Book Antiqua" w:cstheme="majorBidi"/>
          <w:sz w:val="24"/>
          <w:szCs w:val="24"/>
        </w:rPr>
        <w:t>.</w:t>
      </w:r>
      <w:r w:rsidR="00A93A65">
        <w:rPr>
          <w:rStyle w:val="ReferensiCatatanKaki"/>
          <w:rFonts w:ascii="Book Antiqua" w:hAnsi="Book Antiqua" w:cstheme="majorBidi"/>
          <w:sz w:val="24"/>
          <w:szCs w:val="24"/>
        </w:rPr>
        <w:footnoteReference w:id="7"/>
      </w:r>
      <w:r w:rsidR="001301C7">
        <w:rPr>
          <w:rFonts w:ascii="Book Antiqua" w:hAnsi="Book Antiqua" w:cstheme="majorBidi"/>
          <w:sz w:val="24"/>
          <w:szCs w:val="24"/>
        </w:rPr>
        <w:t xml:space="preserve"> </w:t>
      </w:r>
      <w:r w:rsidR="00794107" w:rsidRPr="008B131A">
        <w:rPr>
          <w:rFonts w:ascii="Book Antiqua" w:hAnsi="Book Antiqua" w:cstheme="majorBidi"/>
          <w:sz w:val="24"/>
          <w:szCs w:val="24"/>
        </w:rPr>
        <w:t>Therefore, it is important for Arabic language teachers to increase technological insight including visual technology and develop the ability to use a variety of media and visual technologies that are around them to help students learn Arabic. explained various visual technologies that can be utilized by Arabic language teachers and how to develop them in learning Arabic.</w:t>
      </w:r>
      <w:r w:rsidR="001301C7">
        <w:rPr>
          <w:rFonts w:ascii="Book Antiqua" w:hAnsi="Book Antiqua" w:cstheme="majorBidi"/>
          <w:sz w:val="24"/>
          <w:szCs w:val="24"/>
        </w:rPr>
        <w:t xml:space="preserve"> </w:t>
      </w:r>
      <w:r w:rsidR="00BD4D70" w:rsidRPr="008B131A">
        <w:rPr>
          <w:rFonts w:ascii="Book Antiqua" w:hAnsi="Book Antiqua" w:cstheme="majorBidi"/>
          <w:sz w:val="24"/>
          <w:szCs w:val="24"/>
        </w:rPr>
        <w:t>This study is intended to obtain an explanation of various visual technologies and their development in Arabic learning, with this study expected to add insight for educators in developing visual media-based language learning classes and can become general literature for educators and the general public.</w:t>
      </w:r>
    </w:p>
    <w:p w14:paraId="555A2E6A" w14:textId="7FB383F4" w:rsidR="00727D35" w:rsidRDefault="00727D35" w:rsidP="00727D35">
      <w:pPr>
        <w:spacing w:after="0" w:line="240" w:lineRule="auto"/>
        <w:rPr>
          <w:rFonts w:ascii="Book Antiqua" w:hAnsi="Book Antiqua" w:cstheme="majorBidi"/>
          <w:b/>
          <w:bCs/>
          <w:sz w:val="24"/>
          <w:szCs w:val="24"/>
        </w:rPr>
      </w:pPr>
    </w:p>
    <w:p w14:paraId="24DA139D" w14:textId="142AB657" w:rsidR="00727D35" w:rsidRDefault="001301C7" w:rsidP="00727D35">
      <w:pPr>
        <w:spacing w:after="0" w:line="240" w:lineRule="auto"/>
        <w:rPr>
          <w:rFonts w:ascii="Book Antiqua" w:hAnsi="Book Antiqua" w:cstheme="majorBidi"/>
          <w:b/>
          <w:bCs/>
          <w:sz w:val="24"/>
          <w:szCs w:val="24"/>
        </w:rPr>
      </w:pPr>
      <w:r>
        <w:rPr>
          <w:rFonts w:ascii="Book Antiqua" w:hAnsi="Book Antiqua" w:cstheme="majorBidi"/>
          <w:b/>
          <w:bCs/>
          <w:sz w:val="24"/>
          <w:szCs w:val="24"/>
        </w:rPr>
        <w:t>M</w:t>
      </w:r>
      <w:r w:rsidR="00727D35">
        <w:rPr>
          <w:rFonts w:ascii="Book Antiqua" w:hAnsi="Book Antiqua" w:cstheme="majorBidi"/>
          <w:b/>
          <w:bCs/>
          <w:sz w:val="24"/>
          <w:szCs w:val="24"/>
        </w:rPr>
        <w:t>ethod</w:t>
      </w:r>
    </w:p>
    <w:p w14:paraId="0AC141F0" w14:textId="0E8D1E3B" w:rsidR="00727D35" w:rsidRPr="00463ECE" w:rsidRDefault="00463ECE" w:rsidP="00A815AB">
      <w:pPr>
        <w:spacing w:after="0" w:line="240" w:lineRule="auto"/>
        <w:jc w:val="both"/>
        <w:rPr>
          <w:rFonts w:ascii="Book Antiqua" w:hAnsi="Book Antiqua" w:cstheme="majorBidi"/>
          <w:sz w:val="24"/>
          <w:szCs w:val="24"/>
        </w:rPr>
      </w:pPr>
      <w:r>
        <w:rPr>
          <w:rFonts w:ascii="Book Antiqua" w:hAnsi="Book Antiqua" w:cstheme="majorBidi"/>
          <w:b/>
          <w:bCs/>
          <w:sz w:val="24"/>
          <w:szCs w:val="24"/>
        </w:rPr>
        <w:tab/>
      </w:r>
      <w:r w:rsidRPr="00463ECE">
        <w:rPr>
          <w:rFonts w:ascii="Book Antiqua" w:hAnsi="Book Antiqua" w:cstheme="majorBidi"/>
          <w:sz w:val="24"/>
          <w:szCs w:val="24"/>
        </w:rPr>
        <w:t>This article is a research based on literature research by collecting various literatures related to the development of visual technology for learning and then analyzing it based on a qualitative approach that produces models and procedures for developing visual technology for learning Arabic.</w:t>
      </w:r>
    </w:p>
    <w:p w14:paraId="55EB1259" w14:textId="77777777" w:rsidR="00727D35" w:rsidRPr="00463ECE" w:rsidRDefault="00727D35" w:rsidP="00727D35">
      <w:pPr>
        <w:spacing w:after="0" w:line="240" w:lineRule="auto"/>
        <w:rPr>
          <w:rFonts w:ascii="Book Antiqua" w:hAnsi="Book Antiqua" w:cstheme="majorBidi"/>
          <w:sz w:val="24"/>
          <w:szCs w:val="24"/>
        </w:rPr>
      </w:pPr>
    </w:p>
    <w:p w14:paraId="480565C1" w14:textId="3A039C65" w:rsidR="00AC56C7" w:rsidRPr="00727D35" w:rsidRDefault="00E21E67" w:rsidP="00727D35">
      <w:pPr>
        <w:spacing w:after="0" w:line="240" w:lineRule="auto"/>
        <w:rPr>
          <w:rFonts w:ascii="Book Antiqua" w:hAnsi="Book Antiqua" w:cstheme="majorBidi"/>
          <w:b/>
          <w:bCs/>
          <w:sz w:val="24"/>
          <w:szCs w:val="24"/>
        </w:rPr>
      </w:pPr>
      <w:r>
        <w:rPr>
          <w:rFonts w:ascii="Book Antiqua" w:hAnsi="Book Antiqua" w:cstheme="majorBidi"/>
          <w:b/>
          <w:bCs/>
          <w:sz w:val="24"/>
          <w:szCs w:val="24"/>
        </w:rPr>
        <w:t>Results and Discussion</w:t>
      </w:r>
    </w:p>
    <w:p w14:paraId="121D8AA9" w14:textId="77777777" w:rsidR="00AC56C7" w:rsidRPr="006E6CC5" w:rsidRDefault="00D506C7" w:rsidP="00777665">
      <w:pPr>
        <w:pStyle w:val="DaftarParagraf"/>
        <w:numPr>
          <w:ilvl w:val="1"/>
          <w:numId w:val="1"/>
        </w:numPr>
        <w:tabs>
          <w:tab w:val="left" w:pos="720"/>
          <w:tab w:val="left" w:pos="1350"/>
        </w:tabs>
        <w:spacing w:after="0" w:line="240" w:lineRule="auto"/>
        <w:ind w:left="360"/>
        <w:rPr>
          <w:rFonts w:ascii="Book Antiqua" w:hAnsi="Book Antiqua" w:cstheme="majorBidi"/>
          <w:b/>
          <w:bCs/>
          <w:sz w:val="24"/>
          <w:szCs w:val="24"/>
        </w:rPr>
      </w:pPr>
      <w:r w:rsidRPr="006E6CC5">
        <w:rPr>
          <w:rFonts w:ascii="Book Antiqua" w:hAnsi="Book Antiqua" w:cstheme="majorBidi"/>
          <w:b/>
          <w:bCs/>
          <w:sz w:val="24"/>
          <w:szCs w:val="24"/>
        </w:rPr>
        <w:t>Variety of Media and Visual Technology in Learning</w:t>
      </w:r>
    </w:p>
    <w:p w14:paraId="125D3E4E" w14:textId="726C36D9" w:rsidR="00AC56C7" w:rsidRPr="008B131A" w:rsidRDefault="00AA4DEF" w:rsidP="001301C7">
      <w:pPr>
        <w:spacing w:after="0" w:line="240" w:lineRule="auto"/>
        <w:ind w:left="360" w:firstLine="720"/>
        <w:jc w:val="both"/>
        <w:rPr>
          <w:rFonts w:ascii="Book Antiqua" w:hAnsi="Book Antiqua" w:cstheme="majorBidi"/>
          <w:sz w:val="24"/>
          <w:szCs w:val="24"/>
        </w:rPr>
      </w:pPr>
      <w:r w:rsidRPr="008B131A">
        <w:rPr>
          <w:rFonts w:ascii="Book Antiqua" w:hAnsi="Book Antiqua" w:cstheme="majorBidi"/>
          <w:sz w:val="24"/>
          <w:szCs w:val="24"/>
        </w:rPr>
        <w:t>Media and learning technology are tools used in learning both in the form of tools that can be heard (audio) and tools that can be seen (visual), the use of these tools is intended to make learning effective and efficient.</w:t>
      </w:r>
      <w:r w:rsidR="00A93A65">
        <w:rPr>
          <w:rStyle w:val="ReferensiCatatanKaki"/>
          <w:rFonts w:ascii="Book Antiqua" w:hAnsi="Book Antiqua" w:cstheme="majorBidi"/>
          <w:sz w:val="24"/>
          <w:szCs w:val="24"/>
        </w:rPr>
        <w:footnoteReference w:id="8"/>
      </w:r>
      <w:r w:rsidRPr="008B131A">
        <w:rPr>
          <w:rFonts w:ascii="Book Antiqua" w:hAnsi="Book Antiqua" w:cstheme="majorBidi"/>
          <w:sz w:val="24"/>
          <w:szCs w:val="24"/>
        </w:rPr>
        <w:t xml:space="preserve"> Using media like this will make it easier for educators to explain subject matter to students. Media also becomes a lighter so that students become enthusiastic and open in learning.</w:t>
      </w:r>
    </w:p>
    <w:p w14:paraId="1E2BDFB3" w14:textId="11788E40" w:rsidR="001460C8" w:rsidRPr="008B131A" w:rsidRDefault="00CF5BA3" w:rsidP="001301C7">
      <w:pPr>
        <w:spacing w:after="0" w:line="240" w:lineRule="auto"/>
        <w:ind w:left="360" w:firstLine="720"/>
        <w:jc w:val="both"/>
        <w:rPr>
          <w:rFonts w:ascii="Book Antiqua" w:hAnsi="Book Antiqua" w:cstheme="majorBidi"/>
          <w:sz w:val="24"/>
          <w:szCs w:val="24"/>
        </w:rPr>
      </w:pPr>
      <w:r>
        <w:rPr>
          <w:rFonts w:ascii="Book Antiqua" w:hAnsi="Book Antiqua" w:cstheme="majorBidi"/>
          <w:sz w:val="24"/>
          <w:szCs w:val="24"/>
        </w:rPr>
        <w:t>Media is a tool that can help clarify the meaning conveyed in learning so that learning objectives can be achieved. Media that become learning resources can be in the form of materials and tools, the material is usually in the form of software (software) that contains messages to be conveyed using e-mail tools</w:t>
      </w:r>
      <w:r w:rsidR="00EC3DB7" w:rsidRPr="008B131A">
        <w:rPr>
          <w:rFonts w:ascii="Book Antiqua" w:hAnsi="Book Antiqua" w:cstheme="majorBidi"/>
          <w:sz w:val="24"/>
          <w:szCs w:val="24"/>
        </w:rPr>
        <w:t>.</w:t>
      </w:r>
      <w:r w:rsidR="00412FEA">
        <w:rPr>
          <w:rStyle w:val="ReferensiCatatanKaki"/>
          <w:rFonts w:ascii="Book Antiqua" w:hAnsi="Book Antiqua" w:cstheme="majorBidi"/>
          <w:sz w:val="24"/>
          <w:szCs w:val="24"/>
        </w:rPr>
        <w:footnoteReference w:id="9"/>
      </w:r>
      <w:r w:rsidR="00EC3DB7" w:rsidRPr="008B131A">
        <w:rPr>
          <w:rFonts w:ascii="Book Antiqua" w:hAnsi="Book Antiqua" w:cstheme="majorBidi"/>
          <w:sz w:val="24"/>
          <w:szCs w:val="24"/>
        </w:rPr>
        <w:t xml:space="preserve"> </w:t>
      </w:r>
      <w:r w:rsidR="00EC3DB7" w:rsidRPr="008B131A">
        <w:rPr>
          <w:rFonts w:ascii="Book Antiqua" w:hAnsi="Book Antiqua" w:cstheme="majorBidi"/>
          <w:sz w:val="24"/>
          <w:szCs w:val="24"/>
        </w:rPr>
        <w:lastRenderedPageBreak/>
        <w:t>From the various explanations above, learning media can be understood as everything that is used to convey messages so that it triggers students to learn so that there is interaction in learning.</w:t>
      </w:r>
    </w:p>
    <w:p w14:paraId="143193B2" w14:textId="6157EE50" w:rsidR="001B1B46" w:rsidRPr="008B131A" w:rsidRDefault="003F19D9" w:rsidP="001301C7">
      <w:pPr>
        <w:spacing w:after="0" w:line="240" w:lineRule="auto"/>
        <w:ind w:left="360" w:firstLine="720"/>
        <w:jc w:val="both"/>
        <w:rPr>
          <w:rFonts w:ascii="Book Antiqua" w:hAnsi="Book Antiqua" w:cstheme="majorBidi"/>
          <w:sz w:val="24"/>
          <w:szCs w:val="24"/>
        </w:rPr>
      </w:pPr>
      <w:r w:rsidRPr="008B131A">
        <w:rPr>
          <w:rFonts w:ascii="Book Antiqua" w:hAnsi="Book Antiqua" w:cstheme="majorBidi"/>
          <w:sz w:val="24"/>
          <w:szCs w:val="24"/>
        </w:rPr>
        <w:t>Visual media are all learning tools that can be seen. Visual media has an important role in the learning process because in addition to being able to foster student interest in learning, visual media also makes it easier for students to understand the lesson, because students will be able to connect the lessons they are studying with facts in their lives provided that the visual message is in the context of the lesson and contains meaning in accordance with the subject matter.</w:t>
      </w:r>
      <w:r w:rsidR="00412FEA">
        <w:rPr>
          <w:rStyle w:val="ReferensiCatatanKaki"/>
          <w:rFonts w:ascii="Book Antiqua" w:hAnsi="Book Antiqua"/>
        </w:rPr>
        <w:footnoteReference w:id="10"/>
      </w:r>
    </w:p>
    <w:p w14:paraId="4CFBD9F2" w14:textId="66769E04" w:rsidR="00F82CD6" w:rsidRPr="008B131A" w:rsidRDefault="001B1B46" w:rsidP="001301C7">
      <w:pPr>
        <w:spacing w:after="0" w:line="240" w:lineRule="auto"/>
        <w:ind w:left="360" w:firstLine="720"/>
        <w:jc w:val="both"/>
        <w:rPr>
          <w:rFonts w:ascii="Book Antiqua" w:hAnsi="Book Antiqua" w:cstheme="majorBidi"/>
          <w:sz w:val="24"/>
          <w:szCs w:val="24"/>
        </w:rPr>
      </w:pPr>
      <w:r w:rsidRPr="008B131A">
        <w:rPr>
          <w:rFonts w:ascii="Book Antiqua" w:hAnsi="Book Antiqua" w:cstheme="majorBidi"/>
          <w:sz w:val="24"/>
          <w:szCs w:val="24"/>
        </w:rPr>
        <w:t>Visual media in its development can be mapped into two types, namely visual media that cannot be projected and visual media that can be projected.</w:t>
      </w:r>
      <w:r w:rsidR="00412FEA">
        <w:rPr>
          <w:rStyle w:val="ReferensiCatatanKaki"/>
          <w:rFonts w:ascii="Book Antiqua" w:hAnsi="Book Antiqua" w:cstheme="majorBidi"/>
          <w:sz w:val="24"/>
          <w:szCs w:val="24"/>
        </w:rPr>
        <w:footnoteReference w:id="11"/>
      </w:r>
      <w:r w:rsidRPr="008B131A">
        <w:rPr>
          <w:rFonts w:ascii="Book Antiqua" w:hAnsi="Book Antiqua" w:cstheme="majorBidi"/>
          <w:sz w:val="24"/>
          <w:szCs w:val="24"/>
        </w:rPr>
        <w:t xml:space="preserve"> Visual media that are not projected are media that cannot be displayed on the screen, they are only objects that can be seen directly either in the form of real objects (objects that are seen directly without having to be brought into class), artificial objects (substitute forms for real objects), and other media. graphics such as photos or pictures. While the visual that can be projected is a technology that can be displayed on the screen with other connecting devices such as an LCD/Infocus screen display which is connected with a VGA/HDMI cable from a computer.</w:t>
      </w:r>
    </w:p>
    <w:p w14:paraId="74E50149" w14:textId="77777777" w:rsidR="005D797E" w:rsidRPr="008B131A" w:rsidRDefault="00844208" w:rsidP="001301C7">
      <w:pPr>
        <w:spacing w:after="0" w:line="240" w:lineRule="auto"/>
        <w:ind w:left="360" w:firstLine="720"/>
        <w:jc w:val="both"/>
        <w:rPr>
          <w:rFonts w:ascii="Book Antiqua" w:hAnsi="Book Antiqua" w:cstheme="majorBidi"/>
          <w:sz w:val="24"/>
          <w:szCs w:val="24"/>
        </w:rPr>
      </w:pPr>
      <w:r w:rsidRPr="008B131A">
        <w:rPr>
          <w:rFonts w:ascii="Book Antiqua" w:hAnsi="Book Antiqua" w:cstheme="majorBidi"/>
          <w:sz w:val="24"/>
          <w:szCs w:val="24"/>
        </w:rPr>
        <w:t>In general, visual media and technology can be described in this paper with the following divisions:</w:t>
      </w:r>
    </w:p>
    <w:p w14:paraId="106F4EB3" w14:textId="77777777" w:rsidR="005C3A68" w:rsidRPr="00777665" w:rsidRDefault="005C3A68" w:rsidP="001301C7">
      <w:pPr>
        <w:pStyle w:val="DaftarParagraf"/>
        <w:numPr>
          <w:ilvl w:val="0"/>
          <w:numId w:val="2"/>
        </w:numPr>
        <w:spacing w:after="0" w:line="240" w:lineRule="auto"/>
        <w:ind w:left="851" w:hanging="425"/>
        <w:jc w:val="both"/>
        <w:rPr>
          <w:rFonts w:ascii="Book Antiqua" w:hAnsi="Book Antiqua" w:cstheme="majorBidi"/>
          <w:sz w:val="24"/>
          <w:szCs w:val="24"/>
        </w:rPr>
      </w:pPr>
      <w:r w:rsidRPr="00777665">
        <w:rPr>
          <w:rFonts w:ascii="Book Antiqua" w:hAnsi="Book Antiqua" w:cstheme="majorBidi"/>
          <w:sz w:val="24"/>
          <w:szCs w:val="24"/>
        </w:rPr>
        <w:t>Visuals are not projected</w:t>
      </w:r>
    </w:p>
    <w:p w14:paraId="192AE233" w14:textId="77777777" w:rsidR="005C3A68" w:rsidRPr="008B131A" w:rsidRDefault="00547DC0" w:rsidP="001301C7">
      <w:pPr>
        <w:pStyle w:val="DaftarParagraf"/>
        <w:numPr>
          <w:ilvl w:val="0"/>
          <w:numId w:val="3"/>
        </w:numPr>
        <w:spacing w:after="0" w:line="240" w:lineRule="auto"/>
        <w:ind w:left="1418" w:hanging="567"/>
        <w:jc w:val="both"/>
        <w:rPr>
          <w:rFonts w:ascii="Book Antiqua" w:hAnsi="Book Antiqua" w:cstheme="majorBidi"/>
          <w:sz w:val="24"/>
          <w:szCs w:val="24"/>
        </w:rPr>
      </w:pPr>
      <w:r w:rsidRPr="008B131A">
        <w:rPr>
          <w:rFonts w:ascii="Book Antiqua" w:hAnsi="Book Antiqua" w:cstheme="majorBidi"/>
          <w:sz w:val="24"/>
          <w:szCs w:val="24"/>
        </w:rPr>
        <w:t>Graphic media</w:t>
      </w:r>
    </w:p>
    <w:p w14:paraId="1D3488B5" w14:textId="50411355" w:rsidR="00CE31B8" w:rsidRPr="008B131A" w:rsidRDefault="00CE31B8" w:rsidP="001301C7">
      <w:pPr>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Graphic media is a visual media that expresses messages through pictures, words, or numbers. By using media, messages are conveyed through visual symbols, their use is intended to attract attention, clarify teaching materials, and visualize concepts to make them easier to remember and understand.</w:t>
      </w:r>
      <w:r w:rsidR="00974208">
        <w:rPr>
          <w:rStyle w:val="ReferensiCatatanKaki"/>
          <w:rFonts w:ascii="Book Antiqua" w:hAnsi="Book Antiqua" w:cstheme="majorBidi"/>
          <w:sz w:val="24"/>
          <w:szCs w:val="24"/>
        </w:rPr>
        <w:footnoteReference w:id="12"/>
      </w:r>
    </w:p>
    <w:p w14:paraId="036D5ADA" w14:textId="38963E90" w:rsidR="00FF18E1" w:rsidRPr="008B131A" w:rsidRDefault="00FF18E1" w:rsidP="001301C7">
      <w:pPr>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 xml:space="preserve">Nana Sudjana and Ahmad Rifai said that graphic media are media that </w:t>
      </w:r>
      <w:r w:rsidR="005A39E2" w:rsidRPr="008B131A">
        <w:rPr>
          <w:rFonts w:ascii="Book Antiqua" w:hAnsi="Book Antiqua" w:cstheme="majorBidi"/>
          <w:sz w:val="24"/>
          <w:szCs w:val="24"/>
        </w:rPr>
        <w:t>connect facts and ideas clearly through a combination of words and images</w:t>
      </w:r>
      <w:r w:rsidRPr="008B131A">
        <w:rPr>
          <w:rFonts w:ascii="Book Antiqua" w:hAnsi="Book Antiqua" w:cstheme="majorBidi"/>
          <w:sz w:val="24"/>
          <w:szCs w:val="24"/>
        </w:rPr>
        <w:t>.</w:t>
      </w:r>
      <w:r w:rsidR="00412FEA">
        <w:rPr>
          <w:rStyle w:val="ReferensiCatatanKaki"/>
          <w:rFonts w:ascii="Book Antiqua" w:hAnsi="Book Antiqua" w:cstheme="majorBidi"/>
          <w:sz w:val="24"/>
          <w:szCs w:val="24"/>
        </w:rPr>
        <w:footnoteReference w:id="13"/>
      </w:r>
      <w:r w:rsidRPr="008B131A">
        <w:rPr>
          <w:rFonts w:ascii="Book Antiqua" w:hAnsi="Book Antiqua" w:cstheme="majorBidi"/>
          <w:sz w:val="24"/>
          <w:szCs w:val="24"/>
        </w:rPr>
        <w:t xml:space="preserve"> Words and pictures or other visual symbols can be visualized in a variety of media that makes it easier for educators to convey teaching materials easily. Wina Sanjaya, for example, mentions pictures, photos, charts, graphs, posters, and caricatures</w:t>
      </w:r>
      <w:r w:rsidR="003C2C97">
        <w:rPr>
          <w:rStyle w:val="ReferensiCatatanKaki"/>
          <w:rFonts w:ascii="Book Antiqua" w:hAnsi="Book Antiqua"/>
        </w:rPr>
        <w:footnoteReference w:id="14"/>
      </w:r>
      <w:r w:rsidR="00412FEA">
        <w:rPr>
          <w:rFonts w:ascii="Book Antiqua" w:hAnsi="Book Antiqua" w:cstheme="majorBidi"/>
          <w:sz w:val="24"/>
          <w:szCs w:val="24"/>
        </w:rPr>
        <w:t xml:space="preserve"> </w:t>
      </w:r>
      <w:r w:rsidR="004E400C" w:rsidRPr="008B131A">
        <w:rPr>
          <w:rFonts w:ascii="Book Antiqua" w:hAnsi="Book Antiqua" w:cstheme="majorBidi"/>
          <w:sz w:val="24"/>
          <w:szCs w:val="24"/>
        </w:rPr>
        <w:lastRenderedPageBreak/>
        <w:t>besides that other graphic media similar to this are sketches, diagrams, cartoons, comics, maps/globes, flannels, bulletins, and others. -other. The various graphic media above according to the Big Indonesian Language Dictionary (KBBI) can be explained simply as follows</w:t>
      </w:r>
      <w:r w:rsidR="00194932" w:rsidRPr="008B131A">
        <w:rPr>
          <w:rFonts w:ascii="Book Antiqua" w:hAnsi="Book Antiqua" w:cstheme="majorBidi"/>
          <w:sz w:val="24"/>
          <w:szCs w:val="24"/>
        </w:rPr>
        <w:t>:</w:t>
      </w:r>
      <w:r w:rsidR="00412FEA">
        <w:rPr>
          <w:rStyle w:val="ReferensiCatatanKaki"/>
          <w:rFonts w:ascii="Book Antiqua" w:hAnsi="Book Antiqua"/>
        </w:rPr>
        <w:footnoteReference w:id="15"/>
      </w:r>
    </w:p>
    <w:p w14:paraId="15432188" w14:textId="77777777" w:rsidR="00194932"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Drawings are imitations of goods (humans, animals, plants, and so on) made with scribbles on paper or other materials, also called paintings. This media is one of the most commonly used in learning.</w:t>
      </w:r>
    </w:p>
    <w:p w14:paraId="4B6A2B0F" w14:textId="77777777" w:rsidR="00194932"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Photos are still images obtained through a camera or also called portraits or images, shadows, or reflections. Photos are among the images that are most often displayed in learning today, because of the ease of technology to get them as a substitute for ordinary pictures that are painted / written manually.</w:t>
      </w:r>
    </w:p>
    <w:p w14:paraId="4302B152" w14:textId="77777777" w:rsidR="00194932"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Chart, is a design drawing or schema, it is a graphic tool used to present data to make it easier to interpret a data or concept, the most commonly used chart for depiction of structures such as organizational structures.</w:t>
      </w:r>
    </w:p>
    <w:p w14:paraId="59596C95" w14:textId="77777777" w:rsidR="00194932"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Graphic, is a picture of the ups and downs of a situation either with lines or pictures. Graphs are displayed as data presentations through a combination of numbers, lines, dots, or symbols arranged based on mathematical principles with comparative data.</w:t>
      </w:r>
    </w:p>
    <w:p w14:paraId="56A76925" w14:textId="77777777" w:rsidR="00194932"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Posters are placards that are installed in public places, usually in the form of advertisements, the placard itself is an announcement letter in the form of pictures pasted on walls and public places to be widely distributed. Generally, posters are made with clear and attractive visuals to influence others to follow directions or buy a product.</w:t>
      </w:r>
    </w:p>
    <w:p w14:paraId="6F798230" w14:textId="77777777" w:rsidR="00194932"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Cartoon, an image with a funny appearance, to describe certain circumstances. Cartoons are made in the form of stories with fixed images called comics which also become moving images as a result of the combination of various images so that they become films, often referred to as cartoon films.</w:t>
      </w:r>
    </w:p>
    <w:p w14:paraId="23844BCC" w14:textId="77777777" w:rsidR="003C0F15"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Sketch, a sketch is also called a quick painting or a big picture in simple form or a draft that depicts an important part of an image.</w:t>
      </w:r>
    </w:p>
    <w:p w14:paraId="255C9B5E" w14:textId="52778A0A" w:rsidR="00194932"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Diagram</w:t>
      </w:r>
      <w:r w:rsidR="00E32068">
        <w:rPr>
          <w:rFonts w:ascii="Book Antiqua" w:hAnsi="Book Antiqua" w:cstheme="majorBidi"/>
          <w:sz w:val="24"/>
          <w:szCs w:val="24"/>
        </w:rPr>
        <w:t>,</w:t>
      </w:r>
      <w:r w:rsidR="00CE6CCC" w:rsidRPr="008B131A">
        <w:rPr>
          <w:rFonts w:ascii="Book Antiqua" w:hAnsi="Book Antiqua" w:cstheme="majorBidi"/>
          <w:sz w:val="24"/>
          <w:szCs w:val="24"/>
        </w:rPr>
        <w:t xml:space="preserve"> is a picture to explain something, generally designed to describe the relationship between things, presented in the form of lines or symbols. Diagrams are depicted in various </w:t>
      </w:r>
      <w:r w:rsidR="00CE6CCC" w:rsidRPr="008B131A">
        <w:rPr>
          <w:rFonts w:ascii="Book Antiqua" w:hAnsi="Book Antiqua" w:cstheme="majorBidi"/>
          <w:sz w:val="24"/>
          <w:szCs w:val="24"/>
        </w:rPr>
        <w:lastRenderedPageBreak/>
        <w:t>forms such as data flow diagrams, picture diagrams, bar charts, line charts, arrow diagrams, tree diagrams, and so on.</w:t>
      </w:r>
    </w:p>
    <w:p w14:paraId="6CC118D9" w14:textId="77777777" w:rsidR="00194932"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A map is a graphic image that generally presents location data or shows places and their various conditions such as regional boundaries, surface properties, floor plans, including socio-cultural, economic, and other data. Maps can also be in the form of a globe (a map in the form of an artificial globe). So that it is easier to understand the reality of the earth in a global form because it is an imitation of the earth.</w:t>
      </w:r>
    </w:p>
    <w:p w14:paraId="46E32369" w14:textId="77777777" w:rsidR="0094112F" w:rsidRPr="008B131A" w:rsidRDefault="00194932"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Flannel Board / Bulletin Board, flannel board is commonly used as a graphic medium, in the form of a board covered with flannel, usually used to put up announcements, posters, pictures or paste certain words that can be installed and removed, in addition to flannel boards, bulletin boards can also be The difference is because they don't use flannel so that pictures or writings are directly pasted like a wall magazine.</w:t>
      </w:r>
    </w:p>
    <w:p w14:paraId="12D24040" w14:textId="0B12E964" w:rsidR="007061E6" w:rsidRPr="008B131A" w:rsidRDefault="0094112F" w:rsidP="001301C7">
      <w:pPr>
        <w:pStyle w:val="DaftarParagraf"/>
        <w:numPr>
          <w:ilvl w:val="0"/>
          <w:numId w:val="5"/>
        </w:numPr>
        <w:spacing w:after="0" w:line="240" w:lineRule="auto"/>
        <w:ind w:left="1985" w:hanging="567"/>
        <w:jc w:val="both"/>
        <w:rPr>
          <w:rFonts w:ascii="Book Antiqua" w:hAnsi="Book Antiqua" w:cstheme="majorBidi"/>
          <w:sz w:val="24"/>
          <w:szCs w:val="24"/>
        </w:rPr>
      </w:pPr>
      <w:r w:rsidRPr="008B131A">
        <w:rPr>
          <w:rFonts w:ascii="Book Antiqua" w:hAnsi="Book Antiqua" w:cstheme="majorBidi"/>
          <w:sz w:val="24"/>
          <w:szCs w:val="24"/>
        </w:rPr>
        <w:t xml:space="preserve">Blackboard, is the type of visual display media that is most commonly used interactively as a non-projection graphic media in learning. Blackboards are generally boards used for writing in front of the class using chalk or markers (often called </w:t>
      </w:r>
      <w:r w:rsidR="007970FD" w:rsidRPr="008B131A">
        <w:rPr>
          <w:rFonts w:ascii="Book Antiqua" w:hAnsi="Book Antiqua" w:cstheme="majorBidi"/>
          <w:i/>
          <w:iCs/>
          <w:sz w:val="24"/>
          <w:szCs w:val="24"/>
        </w:rPr>
        <w:t xml:space="preserve">blackboards </w:t>
      </w:r>
      <w:r w:rsidR="007970FD" w:rsidRPr="008B131A">
        <w:rPr>
          <w:rFonts w:ascii="Book Antiqua" w:hAnsi="Book Antiqua" w:cstheme="majorBidi"/>
          <w:sz w:val="24"/>
          <w:szCs w:val="24"/>
        </w:rPr>
        <w:t xml:space="preserve">and </w:t>
      </w:r>
      <w:r w:rsidR="007970FD" w:rsidRPr="008B131A">
        <w:rPr>
          <w:rFonts w:ascii="Book Antiqua" w:hAnsi="Book Antiqua" w:cstheme="majorBidi"/>
          <w:i/>
          <w:iCs/>
          <w:sz w:val="24"/>
          <w:szCs w:val="24"/>
        </w:rPr>
        <w:t>whiteboards</w:t>
      </w:r>
      <w:r w:rsidR="00DA49BC">
        <w:rPr>
          <w:rFonts w:ascii="Book Antiqua" w:hAnsi="Book Antiqua" w:cstheme="majorBidi"/>
          <w:i/>
          <w:iCs/>
          <w:sz w:val="24"/>
          <w:szCs w:val="24"/>
        </w:rPr>
        <w:t>)</w:t>
      </w:r>
      <w:r w:rsidR="007970FD" w:rsidRPr="008B131A">
        <w:rPr>
          <w:rFonts w:ascii="Book Antiqua" w:hAnsi="Book Antiqua" w:cstheme="majorBidi"/>
          <w:sz w:val="24"/>
          <w:szCs w:val="24"/>
        </w:rPr>
        <w:t xml:space="preserve"> or their development is in the form of electronic whiteboards </w:t>
      </w:r>
      <w:r w:rsidR="00DA49BC">
        <w:rPr>
          <w:rFonts w:ascii="Book Antiqua" w:hAnsi="Book Antiqua" w:cstheme="majorBidi"/>
          <w:sz w:val="24"/>
          <w:szCs w:val="24"/>
        </w:rPr>
        <w:t>(</w:t>
      </w:r>
      <w:r w:rsidR="004578C6" w:rsidRPr="008B131A">
        <w:rPr>
          <w:rFonts w:ascii="Book Antiqua" w:hAnsi="Book Antiqua" w:cstheme="majorBidi"/>
          <w:i/>
          <w:iCs/>
          <w:sz w:val="24"/>
          <w:szCs w:val="24"/>
        </w:rPr>
        <w:t xml:space="preserve">copyboard </w:t>
      </w:r>
      <w:r w:rsidR="004578C6" w:rsidRPr="008B131A">
        <w:rPr>
          <w:rFonts w:ascii="Book Antiqua" w:hAnsi="Book Antiqua" w:cstheme="majorBidi"/>
          <w:sz w:val="24"/>
          <w:szCs w:val="24"/>
        </w:rPr>
        <w:t xml:space="preserve">and </w:t>
      </w:r>
      <w:r w:rsidR="004578C6" w:rsidRPr="008B131A">
        <w:rPr>
          <w:rFonts w:ascii="Book Antiqua" w:hAnsi="Book Antiqua" w:cstheme="majorBidi"/>
          <w:i/>
          <w:iCs/>
          <w:sz w:val="24"/>
          <w:szCs w:val="24"/>
        </w:rPr>
        <w:t>panaboard</w:t>
      </w:r>
      <w:r w:rsidR="00DA49BC">
        <w:rPr>
          <w:rFonts w:ascii="Book Antiqua" w:hAnsi="Book Antiqua" w:cstheme="majorBidi"/>
          <w:i/>
          <w:iCs/>
          <w:sz w:val="24"/>
          <w:szCs w:val="24"/>
        </w:rPr>
        <w:t>)</w:t>
      </w:r>
      <w:r w:rsidR="004578C6" w:rsidRPr="008B131A">
        <w:rPr>
          <w:rFonts w:ascii="Book Antiqua" w:hAnsi="Book Antiqua" w:cstheme="majorBidi"/>
          <w:sz w:val="24"/>
          <w:szCs w:val="24"/>
        </w:rPr>
        <w:t xml:space="preserve"> and digital whiteboards, namely whiteboards that use touch screen technology </w:t>
      </w:r>
      <w:r w:rsidR="00DA49BC">
        <w:rPr>
          <w:rFonts w:ascii="Book Antiqua" w:hAnsi="Book Antiqua" w:cstheme="majorBidi"/>
          <w:sz w:val="24"/>
          <w:szCs w:val="24"/>
        </w:rPr>
        <w:t>(</w:t>
      </w:r>
      <w:r w:rsidR="00B40C78" w:rsidRPr="008B131A">
        <w:rPr>
          <w:rFonts w:ascii="Book Antiqua" w:hAnsi="Book Antiqua" w:cstheme="majorBidi"/>
          <w:i/>
          <w:iCs/>
          <w:sz w:val="24"/>
          <w:szCs w:val="24"/>
        </w:rPr>
        <w:t>touchscreen</w:t>
      </w:r>
      <w:r w:rsidR="00DA49BC">
        <w:rPr>
          <w:rFonts w:ascii="Book Antiqua" w:hAnsi="Book Antiqua" w:cstheme="majorBidi"/>
          <w:i/>
          <w:iCs/>
          <w:sz w:val="24"/>
          <w:szCs w:val="24"/>
        </w:rPr>
        <w:t>)</w:t>
      </w:r>
      <w:r w:rsidR="00D86898" w:rsidRPr="008B131A">
        <w:rPr>
          <w:rFonts w:ascii="Book Antiqua" w:hAnsi="Book Antiqua" w:cstheme="majorBidi"/>
          <w:sz w:val="24"/>
          <w:szCs w:val="24"/>
        </w:rPr>
        <w:t>.</w:t>
      </w:r>
      <w:r w:rsidR="00412FEA">
        <w:rPr>
          <w:rStyle w:val="ReferensiCatatanKaki"/>
          <w:rFonts w:ascii="Book Antiqua" w:hAnsi="Book Antiqua" w:cstheme="majorBidi"/>
          <w:sz w:val="24"/>
          <w:szCs w:val="24"/>
        </w:rPr>
        <w:footnoteReference w:id="16"/>
      </w:r>
      <w:r w:rsidR="00D86898" w:rsidRPr="008B131A">
        <w:rPr>
          <w:rFonts w:ascii="Book Antiqua" w:hAnsi="Book Antiqua" w:cstheme="majorBidi"/>
          <w:sz w:val="24"/>
          <w:szCs w:val="24"/>
        </w:rPr>
        <w:t xml:space="preserve"> The blackboard is used by educators to convey messages directly in the form of writing or pictures that are written or drawn directly, making it easier for students to understand the teacher's intentions.</w:t>
      </w:r>
    </w:p>
    <w:p w14:paraId="26F78735" w14:textId="77777777" w:rsidR="00C023B1" w:rsidRPr="008B131A" w:rsidRDefault="00C023B1" w:rsidP="001301C7">
      <w:pPr>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In addition to graphic media and display media as mentioned above, textbooks, modules, and worksheets (LKS/LKM) are visual materials that are very commonly used in learning, these media fall into the category of printed visuals the same as pictures or others.</w:t>
      </w:r>
    </w:p>
    <w:p w14:paraId="668CB52A" w14:textId="65F14512" w:rsidR="009B5215" w:rsidRPr="00A61351" w:rsidRDefault="0055524C" w:rsidP="001301C7">
      <w:pPr>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The use of books is still very familiar with educators and students in learning, therefore books are an important visual material to be presented in order to facilitate student learning. It should be designed to attract the interest of students.</w:t>
      </w:r>
    </w:p>
    <w:p w14:paraId="13745A0E" w14:textId="77777777" w:rsidR="00547DC0" w:rsidRPr="006A6D36" w:rsidRDefault="00547DC0" w:rsidP="001301C7">
      <w:pPr>
        <w:pStyle w:val="DaftarParagraf"/>
        <w:numPr>
          <w:ilvl w:val="0"/>
          <w:numId w:val="3"/>
        </w:numPr>
        <w:spacing w:after="0" w:line="240" w:lineRule="auto"/>
        <w:ind w:left="1418" w:hanging="567"/>
        <w:jc w:val="both"/>
        <w:rPr>
          <w:rFonts w:ascii="Book Antiqua" w:hAnsi="Book Antiqua" w:cstheme="majorBidi"/>
          <w:sz w:val="24"/>
          <w:szCs w:val="24"/>
        </w:rPr>
      </w:pPr>
      <w:r w:rsidRPr="006A6D36">
        <w:rPr>
          <w:rFonts w:ascii="Book Antiqua" w:hAnsi="Book Antiqua" w:cstheme="majorBidi"/>
          <w:sz w:val="24"/>
          <w:szCs w:val="24"/>
        </w:rPr>
        <w:t>Realia</w:t>
      </w:r>
    </w:p>
    <w:p w14:paraId="71AF87B4" w14:textId="4FB05D9F" w:rsidR="003F19DF" w:rsidRPr="008B131A" w:rsidRDefault="00FD5B95" w:rsidP="001301C7">
      <w:pPr>
        <w:pStyle w:val="DaftarParagraf"/>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Realia is a real object or real object. Realia is an original object that can be used by educators to describe real situations</w:t>
      </w:r>
      <w:r w:rsidR="00B529A1" w:rsidRPr="008B131A">
        <w:rPr>
          <w:rFonts w:ascii="Book Antiqua" w:hAnsi="Book Antiqua" w:cstheme="majorBidi"/>
          <w:sz w:val="24"/>
          <w:szCs w:val="24"/>
        </w:rPr>
        <w:t>.</w:t>
      </w:r>
      <w:r w:rsidR="00B6742B">
        <w:rPr>
          <w:rStyle w:val="ReferensiCatatanKaki"/>
          <w:rFonts w:ascii="Book Antiqua" w:hAnsi="Book Antiqua"/>
        </w:rPr>
        <w:footnoteReference w:id="17"/>
      </w:r>
      <w:r w:rsidR="00B529A1" w:rsidRPr="008B131A">
        <w:rPr>
          <w:rFonts w:ascii="Book Antiqua" w:hAnsi="Book Antiqua" w:cstheme="majorBidi"/>
          <w:sz w:val="24"/>
          <w:szCs w:val="24"/>
        </w:rPr>
        <w:t xml:space="preserve"> For example, when studying living things, you can show objects directly by showing humans, animals or plants. This media does not have to </w:t>
      </w:r>
      <w:r w:rsidR="00B529A1" w:rsidRPr="008B131A">
        <w:rPr>
          <w:rFonts w:ascii="Book Antiqua" w:hAnsi="Book Antiqua" w:cstheme="majorBidi"/>
          <w:sz w:val="24"/>
          <w:szCs w:val="24"/>
        </w:rPr>
        <w:lastRenderedPageBreak/>
        <w:t xml:space="preserve">be shown in front of the class but can directly observe the object in its place, however, some original objects can be shown in front of the class as a real depiction of the discussion such as showing certain forms of money, tools or materials. </w:t>
      </w:r>
      <w:r w:rsidR="00A002E3" w:rsidRPr="008B131A">
        <w:rPr>
          <w:rFonts w:ascii="Book Antiqua" w:hAnsi="Book Antiqua" w:cstheme="majorBidi"/>
          <w:sz w:val="24"/>
          <w:szCs w:val="24"/>
        </w:rPr>
        <w:t>Real depictions of teaching materials will make it easier for students to understand the context of the discussion, because it is an original picture of what is described by educators, it is even possible that realia will show objects better than imitations or duplicates.</w:t>
      </w:r>
    </w:p>
    <w:p w14:paraId="75F5E7B5" w14:textId="0770E0D2" w:rsidR="004B7F3A" w:rsidRPr="008B131A" w:rsidRDefault="003F19DF" w:rsidP="001301C7">
      <w:pPr>
        <w:pStyle w:val="DaftarParagraf"/>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 xml:space="preserve">Real depictions of reality can be carried out by educators with educational visits or </w:t>
      </w:r>
      <w:r w:rsidRPr="008B131A">
        <w:rPr>
          <w:rFonts w:ascii="Book Antiqua" w:hAnsi="Book Antiqua" w:cstheme="majorBidi"/>
          <w:i/>
          <w:iCs/>
          <w:sz w:val="24"/>
          <w:szCs w:val="24"/>
        </w:rPr>
        <w:t>field trips</w:t>
      </w:r>
      <w:r w:rsidR="00E32068">
        <w:rPr>
          <w:rFonts w:ascii="Book Antiqua" w:hAnsi="Book Antiqua" w:cstheme="majorBidi"/>
          <w:i/>
          <w:iCs/>
          <w:sz w:val="24"/>
          <w:szCs w:val="24"/>
        </w:rPr>
        <w:t>,</w:t>
      </w:r>
      <w:r w:rsidRPr="008B131A">
        <w:rPr>
          <w:rFonts w:ascii="Book Antiqua" w:hAnsi="Book Antiqua" w:cstheme="majorBidi"/>
          <w:sz w:val="24"/>
          <w:szCs w:val="24"/>
        </w:rPr>
        <w:t xml:space="preserve"> this will provide a better and more enjoyable learning experience, and can even make it easier for students to understand what they are learning because they see firsthand the facts or their form.</w:t>
      </w:r>
    </w:p>
    <w:p w14:paraId="75C6EEC8" w14:textId="77777777" w:rsidR="00547DC0" w:rsidRPr="008B131A" w:rsidRDefault="00547DC0" w:rsidP="001301C7">
      <w:pPr>
        <w:pStyle w:val="DaftarParagraf"/>
        <w:numPr>
          <w:ilvl w:val="0"/>
          <w:numId w:val="3"/>
        </w:numPr>
        <w:spacing w:after="0" w:line="240" w:lineRule="auto"/>
        <w:ind w:left="1418" w:hanging="567"/>
        <w:jc w:val="both"/>
        <w:rPr>
          <w:rFonts w:ascii="Book Antiqua" w:hAnsi="Book Antiqua" w:cstheme="majorBidi"/>
          <w:sz w:val="24"/>
          <w:szCs w:val="24"/>
        </w:rPr>
      </w:pPr>
      <w:r w:rsidRPr="008B131A">
        <w:rPr>
          <w:rFonts w:ascii="Book Antiqua" w:hAnsi="Book Antiqua" w:cstheme="majorBidi"/>
          <w:sz w:val="24"/>
          <w:szCs w:val="24"/>
        </w:rPr>
        <w:t>Model</w:t>
      </w:r>
    </w:p>
    <w:p w14:paraId="6BC35B60" w14:textId="02E1936F" w:rsidR="004536EA" w:rsidRPr="008B131A" w:rsidRDefault="004536EA" w:rsidP="001301C7">
      <w:pPr>
        <w:pStyle w:val="DaftarParagraf"/>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Among the notions of a model in the KBBI are small imitation goods with the same shape as the one being imitated.</w:t>
      </w:r>
      <w:r w:rsidR="00B6742B">
        <w:rPr>
          <w:rStyle w:val="ReferensiCatatanKaki"/>
          <w:rFonts w:ascii="Book Antiqua" w:hAnsi="Book Antiqua"/>
        </w:rPr>
        <w:footnoteReference w:id="18"/>
      </w:r>
      <w:r w:rsidRPr="008B131A">
        <w:rPr>
          <w:rFonts w:ascii="Book Antiqua" w:hAnsi="Book Antiqua" w:cstheme="majorBidi"/>
          <w:sz w:val="24"/>
          <w:szCs w:val="24"/>
        </w:rPr>
        <w:t xml:space="preserve"> The model is an artificial object with a three-dimensional (3D) form which is a depiction of the original form or the real object. In contrast to realia, the use of this media is intended not to see the original form, but to be used as a substitute for realia because there are things that make it difficult to see the original because of limited facilities or materials, for example to study living things related to the system of conditions, the movement system, the respiratory system, circulation. blood and other things related to humans or animals, need models that make it easy to reach things that are explained that are not possible to bring real objects and images directly.</w:t>
      </w:r>
    </w:p>
    <w:p w14:paraId="4095614B" w14:textId="7DB42267" w:rsidR="00182FF6" w:rsidRPr="008B131A" w:rsidRDefault="00F70FB3" w:rsidP="001301C7">
      <w:pPr>
        <w:pStyle w:val="DaftarParagraf"/>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The model is made and designed as a learning technology to describe the original form, its form is inanimate objects even though it depicts living things like body anatomy</w:t>
      </w:r>
      <w:r w:rsidR="006F4FBB" w:rsidRPr="008B131A">
        <w:rPr>
          <w:rFonts w:ascii="Book Antiqua" w:hAnsi="Book Antiqua" w:cstheme="majorBidi"/>
          <w:sz w:val="24"/>
          <w:szCs w:val="24"/>
        </w:rPr>
        <w:t>.</w:t>
      </w:r>
      <w:r w:rsidR="00B6742B">
        <w:rPr>
          <w:rStyle w:val="ReferensiCatatanKaki"/>
          <w:rFonts w:ascii="Book Antiqua" w:hAnsi="Book Antiqua" w:cstheme="majorBidi"/>
          <w:sz w:val="24"/>
          <w:szCs w:val="24"/>
        </w:rPr>
        <w:footnoteReference w:id="19"/>
      </w:r>
      <w:r w:rsidR="006F4FBB" w:rsidRPr="008B131A">
        <w:rPr>
          <w:rFonts w:ascii="Book Antiqua" w:hAnsi="Book Antiqua" w:cstheme="majorBidi"/>
          <w:sz w:val="24"/>
          <w:szCs w:val="24"/>
        </w:rPr>
        <w:t xml:space="preserve"> Although this object is not the original form, it is believed to be quite effective as an effort to describe the authenticity of the object. Modeling like this is especially good for objects that cannot be included in a class.</w:t>
      </w:r>
    </w:p>
    <w:p w14:paraId="3DC257FB" w14:textId="0EEC5504" w:rsidR="006F4FBB" w:rsidRPr="008B131A" w:rsidRDefault="006F4FBB" w:rsidP="001301C7">
      <w:pPr>
        <w:pStyle w:val="DaftarParagraf"/>
        <w:spacing w:after="0" w:line="240" w:lineRule="auto"/>
        <w:ind w:left="1418" w:firstLine="720"/>
        <w:jc w:val="both"/>
        <w:rPr>
          <w:rFonts w:ascii="Book Antiqua" w:hAnsi="Book Antiqua" w:cstheme="majorBidi"/>
          <w:sz w:val="24"/>
          <w:szCs w:val="24"/>
        </w:rPr>
      </w:pPr>
      <w:r w:rsidRPr="008B131A">
        <w:rPr>
          <w:rFonts w:ascii="Book Antiqua" w:hAnsi="Book Antiqua" w:cstheme="majorBidi"/>
          <w:sz w:val="24"/>
          <w:szCs w:val="24"/>
        </w:rPr>
        <w:t>Models are often found in two forms, there are those that resemble the original model as a whole but there are also those that are more simplified in order to clarify more complex objects, Yaumi calls it an assembled model. The assembled model is designed with a simpler model than the complexity of the original form, for example a toy car assembly.</w:t>
      </w:r>
      <w:r w:rsidR="00B6742B">
        <w:rPr>
          <w:rStyle w:val="ReferensiCatatanKaki"/>
          <w:rFonts w:ascii="Book Antiqua" w:hAnsi="Book Antiqua" w:cstheme="majorBidi"/>
          <w:sz w:val="24"/>
          <w:szCs w:val="24"/>
        </w:rPr>
        <w:footnoteReference w:id="20"/>
      </w:r>
    </w:p>
    <w:p w14:paraId="63B61AF0" w14:textId="77777777" w:rsidR="005C3A68" w:rsidRPr="008B131A" w:rsidRDefault="005C3A68" w:rsidP="001301C7">
      <w:pPr>
        <w:pStyle w:val="DaftarParagraf"/>
        <w:numPr>
          <w:ilvl w:val="0"/>
          <w:numId w:val="2"/>
        </w:numPr>
        <w:spacing w:after="0" w:line="240" w:lineRule="auto"/>
        <w:ind w:left="851" w:hanging="425"/>
        <w:jc w:val="both"/>
        <w:rPr>
          <w:rFonts w:ascii="Book Antiqua" w:hAnsi="Book Antiqua" w:cstheme="majorBidi"/>
          <w:b/>
          <w:bCs/>
          <w:sz w:val="24"/>
          <w:szCs w:val="24"/>
        </w:rPr>
      </w:pPr>
      <w:r w:rsidRPr="008B131A">
        <w:rPr>
          <w:rFonts w:ascii="Book Antiqua" w:hAnsi="Book Antiqua" w:cstheme="majorBidi"/>
          <w:b/>
          <w:bCs/>
          <w:sz w:val="24"/>
          <w:szCs w:val="24"/>
        </w:rPr>
        <w:t>Projected visuals</w:t>
      </w:r>
    </w:p>
    <w:p w14:paraId="3302FD37" w14:textId="1A6EF467" w:rsidR="00547DC0" w:rsidRPr="006A6D36" w:rsidRDefault="00547DC0" w:rsidP="006A6D36">
      <w:pPr>
        <w:pStyle w:val="DaftarParagraf"/>
        <w:numPr>
          <w:ilvl w:val="0"/>
          <w:numId w:val="4"/>
        </w:numPr>
        <w:spacing w:after="0" w:line="240" w:lineRule="auto"/>
        <w:jc w:val="both"/>
        <w:rPr>
          <w:rFonts w:ascii="Book Antiqua" w:hAnsi="Book Antiqua" w:cstheme="majorBidi"/>
          <w:sz w:val="24"/>
          <w:szCs w:val="24"/>
        </w:rPr>
      </w:pPr>
      <w:r w:rsidRPr="006A6D36">
        <w:rPr>
          <w:rFonts w:ascii="Book Antiqua" w:hAnsi="Book Antiqua" w:cstheme="majorBidi"/>
          <w:sz w:val="24"/>
          <w:szCs w:val="24"/>
        </w:rPr>
        <w:t>LCD Projector</w:t>
      </w:r>
    </w:p>
    <w:p w14:paraId="1405FC24" w14:textId="64152B2A" w:rsidR="004F6290" w:rsidRPr="006E6CC5" w:rsidRDefault="00483F9F" w:rsidP="001301C7">
      <w:pPr>
        <w:pStyle w:val="DaftarParagraf"/>
        <w:spacing w:after="0" w:line="240" w:lineRule="auto"/>
        <w:ind w:left="1211" w:firstLine="720"/>
        <w:jc w:val="both"/>
        <w:rPr>
          <w:rFonts w:ascii="Book Antiqua" w:hAnsi="Book Antiqua" w:cstheme="majorBidi"/>
          <w:sz w:val="24"/>
          <w:szCs w:val="24"/>
        </w:rPr>
      </w:pPr>
      <w:r w:rsidRPr="008B131A">
        <w:rPr>
          <w:rFonts w:ascii="Book Antiqua" w:hAnsi="Book Antiqua" w:cstheme="majorBidi"/>
          <w:sz w:val="24"/>
          <w:szCs w:val="24"/>
        </w:rPr>
        <w:lastRenderedPageBreak/>
        <w:t xml:space="preserve">The use of </w:t>
      </w:r>
      <w:r w:rsidRPr="006A6D36">
        <w:rPr>
          <w:rFonts w:ascii="Book Antiqua" w:hAnsi="Book Antiqua" w:cstheme="majorBidi"/>
          <w:i/>
          <w:iCs/>
          <w:sz w:val="24"/>
          <w:szCs w:val="24"/>
        </w:rPr>
        <w:t xml:space="preserve">Liquid Crystal Display </w:t>
      </w:r>
      <w:r w:rsidRPr="00777665">
        <w:rPr>
          <w:rFonts w:ascii="Book Antiqua" w:hAnsi="Book Antiqua" w:cstheme="majorBidi"/>
          <w:sz w:val="24"/>
          <w:szCs w:val="24"/>
        </w:rPr>
        <w:t xml:space="preserve">(LCD) is one of the most popular ones used today in learning classes because it is considered quite practical </w:t>
      </w:r>
      <w:r w:rsidRPr="008B131A">
        <w:rPr>
          <w:rFonts w:ascii="Book Antiqua" w:hAnsi="Book Antiqua" w:cstheme="majorBidi"/>
          <w:sz w:val="24"/>
          <w:szCs w:val="24"/>
        </w:rPr>
        <w:t xml:space="preserve">in </w:t>
      </w:r>
      <w:r w:rsidR="00AC0223" w:rsidRPr="008B131A">
        <w:rPr>
          <w:rFonts w:ascii="Book Antiqua" w:hAnsi="Book Antiqua" w:cstheme="majorBidi"/>
          <w:sz w:val="24"/>
          <w:szCs w:val="24"/>
        </w:rPr>
        <w:t xml:space="preserve">projecting teaching materials and making it easier for presentations for educators, LCDs are even like replacing OHP in terms of presentations. LCD is used on the screen of a television, computer, mobile phone, or digital camera, the projector is an optical device which is an external device used to project an image onto a screen. An LCD projector is an electronic device that projects an image or video from a computer or otherwise onto a screen (usually using a </w:t>
      </w:r>
      <w:r w:rsidR="00AA326B" w:rsidRPr="006E6CC5">
        <w:rPr>
          <w:rFonts w:ascii="Book Antiqua" w:hAnsi="Book Antiqua" w:cstheme="majorBidi"/>
          <w:i/>
          <w:iCs/>
          <w:sz w:val="24"/>
          <w:szCs w:val="24"/>
        </w:rPr>
        <w:t xml:space="preserve">screen </w:t>
      </w:r>
      <w:r w:rsidR="00AA326B" w:rsidRPr="006E6CC5">
        <w:rPr>
          <w:rFonts w:ascii="Book Antiqua" w:hAnsi="Book Antiqua" w:cstheme="majorBidi"/>
          <w:sz w:val="24"/>
          <w:szCs w:val="24"/>
        </w:rPr>
        <w:t>or highlighted directly on a wall)</w:t>
      </w:r>
      <w:r w:rsidR="004F6290" w:rsidRPr="006E6CC5">
        <w:rPr>
          <w:rFonts w:ascii="Book Antiqua" w:hAnsi="Book Antiqua" w:cstheme="majorBidi"/>
          <w:sz w:val="24"/>
          <w:szCs w:val="24"/>
        </w:rPr>
        <w:t>.</w:t>
      </w:r>
      <w:r w:rsidR="00B6742B">
        <w:rPr>
          <w:rStyle w:val="ReferensiCatatanKaki"/>
          <w:rFonts w:ascii="Book Antiqua" w:hAnsi="Book Antiqua"/>
        </w:rPr>
        <w:footnoteReference w:id="21"/>
      </w:r>
    </w:p>
    <w:p w14:paraId="4BDAC107" w14:textId="22FFD85C" w:rsidR="00642AFC" w:rsidRPr="001301C7" w:rsidRDefault="007A4C3E" w:rsidP="001301C7">
      <w:pPr>
        <w:pStyle w:val="DaftarParagraf"/>
        <w:spacing w:after="0" w:line="240" w:lineRule="auto"/>
        <w:ind w:left="1211" w:firstLine="720"/>
        <w:jc w:val="both"/>
        <w:rPr>
          <w:rFonts w:ascii="Book Antiqua" w:hAnsi="Book Antiqua" w:cstheme="majorBidi"/>
          <w:sz w:val="24"/>
          <w:szCs w:val="24"/>
        </w:rPr>
      </w:pPr>
      <w:r w:rsidRPr="008B131A">
        <w:rPr>
          <w:rFonts w:ascii="Book Antiqua" w:hAnsi="Book Antiqua" w:cstheme="majorBidi"/>
          <w:sz w:val="24"/>
          <w:szCs w:val="24"/>
        </w:rPr>
        <w:t xml:space="preserve">Technically, the material to be projected is made on a computer or </w:t>
      </w:r>
      <w:r w:rsidRPr="008B131A">
        <w:rPr>
          <w:rFonts w:ascii="Book Antiqua" w:hAnsi="Book Antiqua" w:cstheme="majorBidi"/>
          <w:i/>
          <w:iCs/>
          <w:sz w:val="24"/>
          <w:szCs w:val="24"/>
        </w:rPr>
        <w:t xml:space="preserve">notebook </w:t>
      </w:r>
      <w:r w:rsidRPr="008B131A">
        <w:rPr>
          <w:rFonts w:ascii="Book Antiqua" w:hAnsi="Book Antiqua" w:cstheme="majorBidi"/>
          <w:sz w:val="24"/>
          <w:szCs w:val="24"/>
        </w:rPr>
        <w:t>in the form of visual images, videos or other materials, then projected onto the screen using an intermediate cable that is connected from the computer to the LCD device.</w:t>
      </w:r>
      <w:r w:rsidR="001301C7">
        <w:rPr>
          <w:rFonts w:ascii="Book Antiqua" w:hAnsi="Book Antiqua" w:cstheme="majorBidi"/>
          <w:sz w:val="24"/>
          <w:szCs w:val="24"/>
        </w:rPr>
        <w:t xml:space="preserve"> </w:t>
      </w:r>
      <w:r w:rsidR="00483F9F" w:rsidRPr="001301C7">
        <w:rPr>
          <w:rFonts w:ascii="Book Antiqua" w:hAnsi="Book Antiqua" w:cstheme="majorBidi"/>
          <w:sz w:val="24"/>
          <w:szCs w:val="24"/>
        </w:rPr>
        <w:t>The use of this LCD is quite easy for educators to display visual images to students making it easier to provide explanations besides making it easier for students to write and remember teaching materials.</w:t>
      </w:r>
    </w:p>
    <w:p w14:paraId="222C0CFA" w14:textId="77777777" w:rsidR="004406A0" w:rsidRPr="008B131A" w:rsidRDefault="004406A0" w:rsidP="001301C7">
      <w:pPr>
        <w:pStyle w:val="DaftarParagraf"/>
        <w:spacing w:after="0" w:line="240" w:lineRule="auto"/>
        <w:ind w:left="1211" w:firstLine="720"/>
        <w:jc w:val="both"/>
        <w:rPr>
          <w:rFonts w:ascii="Book Antiqua" w:hAnsi="Book Antiqua" w:cstheme="majorBidi"/>
          <w:sz w:val="24"/>
          <w:szCs w:val="24"/>
        </w:rPr>
      </w:pPr>
      <w:r w:rsidRPr="008B131A">
        <w:rPr>
          <w:rFonts w:ascii="Book Antiqua" w:hAnsi="Book Antiqua" w:cstheme="majorBidi"/>
          <w:sz w:val="24"/>
          <w:szCs w:val="24"/>
        </w:rPr>
        <w:t xml:space="preserve">In its development, the LCD can even be used to write directly as well as the use of a whiteboard, either with a special </w:t>
      </w:r>
      <w:r w:rsidRPr="008B131A">
        <w:rPr>
          <w:rFonts w:ascii="Book Antiqua" w:hAnsi="Book Antiqua" w:cstheme="majorBidi"/>
          <w:i/>
          <w:iCs/>
          <w:sz w:val="24"/>
          <w:szCs w:val="24"/>
        </w:rPr>
        <w:t xml:space="preserve">pen equipped with </w:t>
      </w:r>
      <w:r w:rsidRPr="008B131A">
        <w:rPr>
          <w:rFonts w:ascii="Book Antiqua" w:hAnsi="Book Antiqua" w:cstheme="majorBidi"/>
          <w:sz w:val="24"/>
          <w:szCs w:val="24"/>
        </w:rPr>
        <w:t xml:space="preserve">a computer or with </w:t>
      </w:r>
      <w:r w:rsidRPr="008B131A">
        <w:rPr>
          <w:rFonts w:ascii="Book Antiqua" w:hAnsi="Book Antiqua" w:cstheme="majorBidi"/>
          <w:i/>
          <w:iCs/>
          <w:sz w:val="24"/>
          <w:szCs w:val="24"/>
        </w:rPr>
        <w:t xml:space="preserve">touchscreen technology </w:t>
      </w:r>
      <w:r w:rsidRPr="008B131A">
        <w:rPr>
          <w:rFonts w:ascii="Book Antiqua" w:hAnsi="Book Antiqua" w:cstheme="majorBidi"/>
          <w:sz w:val="24"/>
          <w:szCs w:val="24"/>
        </w:rPr>
        <w:t>that makes it easier for educators to write down material directly that can be seen by students through a projection screen.</w:t>
      </w:r>
    </w:p>
    <w:p w14:paraId="0EFA87B9" w14:textId="77777777" w:rsidR="00547DC0" w:rsidRPr="008B131A" w:rsidRDefault="00547DC0" w:rsidP="00727D35">
      <w:pPr>
        <w:pStyle w:val="DaftarParagraf"/>
        <w:numPr>
          <w:ilvl w:val="0"/>
          <w:numId w:val="4"/>
        </w:numPr>
        <w:spacing w:after="0" w:line="240" w:lineRule="auto"/>
        <w:jc w:val="both"/>
        <w:rPr>
          <w:rFonts w:ascii="Book Antiqua" w:hAnsi="Book Antiqua" w:cstheme="majorBidi"/>
          <w:sz w:val="24"/>
          <w:szCs w:val="24"/>
        </w:rPr>
      </w:pPr>
      <w:r w:rsidRPr="008B131A">
        <w:rPr>
          <w:rFonts w:ascii="Book Antiqua" w:hAnsi="Book Antiqua" w:cstheme="majorBidi"/>
          <w:sz w:val="24"/>
          <w:szCs w:val="24"/>
        </w:rPr>
        <w:t>Digital camera</w:t>
      </w:r>
    </w:p>
    <w:p w14:paraId="3C3580D3" w14:textId="7063E465" w:rsidR="00C36849" w:rsidRPr="008B131A" w:rsidRDefault="00E96709" w:rsidP="001301C7">
      <w:pPr>
        <w:pStyle w:val="DaftarParagraf"/>
        <w:spacing w:after="0" w:line="240" w:lineRule="auto"/>
        <w:ind w:left="1211" w:firstLine="720"/>
        <w:jc w:val="both"/>
        <w:rPr>
          <w:rFonts w:ascii="Book Antiqua" w:hAnsi="Book Antiqua" w:cstheme="majorBidi"/>
          <w:sz w:val="24"/>
          <w:szCs w:val="24"/>
        </w:rPr>
      </w:pPr>
      <w:r w:rsidRPr="008B131A">
        <w:rPr>
          <w:rFonts w:ascii="Book Antiqua" w:hAnsi="Book Antiqua" w:cstheme="majorBidi"/>
          <w:sz w:val="24"/>
          <w:szCs w:val="24"/>
        </w:rPr>
        <w:t>Digital cameras include technology that continues to develop, as is commonly understood, digital cameras are the development of analog camera technology that was used to produce images of objects even though it takes longer and has limited results. Taking pictures and videos is now much faster with digital cameras, photos and videos produced by cameras through certain processes are stored in data memory and can be viewed or witnessed directly</w:t>
      </w:r>
      <w:r w:rsidR="00C36849" w:rsidRPr="008B131A">
        <w:rPr>
          <w:rFonts w:ascii="Book Antiqua" w:hAnsi="Book Antiqua" w:cstheme="majorBidi"/>
          <w:sz w:val="24"/>
          <w:szCs w:val="24"/>
        </w:rPr>
        <w:t>.</w:t>
      </w:r>
      <w:r w:rsidR="00B6742B">
        <w:rPr>
          <w:rStyle w:val="ReferensiCatatanKaki"/>
          <w:rFonts w:ascii="Book Antiqua" w:hAnsi="Book Antiqua"/>
        </w:rPr>
        <w:footnoteReference w:id="22"/>
      </w:r>
    </w:p>
    <w:p w14:paraId="345482D5" w14:textId="7F813FEC" w:rsidR="00091DF5" w:rsidRDefault="00C36849" w:rsidP="001301C7">
      <w:pPr>
        <w:pStyle w:val="DaftarParagraf"/>
        <w:spacing w:after="0" w:line="240" w:lineRule="auto"/>
        <w:ind w:left="1211" w:firstLine="720"/>
        <w:jc w:val="both"/>
        <w:rPr>
          <w:rFonts w:ascii="Book Antiqua" w:hAnsi="Book Antiqua" w:cstheme="majorBidi"/>
          <w:sz w:val="24"/>
          <w:szCs w:val="24"/>
        </w:rPr>
      </w:pPr>
      <w:r w:rsidRPr="008B131A">
        <w:rPr>
          <w:rFonts w:ascii="Book Antiqua" w:hAnsi="Book Antiqua" w:cstheme="majorBidi"/>
          <w:sz w:val="24"/>
          <w:szCs w:val="24"/>
        </w:rPr>
        <w:t xml:space="preserve">Cameras are currently also available in computer technology and </w:t>
      </w:r>
      <w:r w:rsidRPr="008B131A">
        <w:rPr>
          <w:rFonts w:ascii="Book Antiqua" w:hAnsi="Book Antiqua" w:cstheme="majorBidi"/>
          <w:i/>
          <w:iCs/>
          <w:sz w:val="24"/>
          <w:szCs w:val="24"/>
        </w:rPr>
        <w:t xml:space="preserve">smartphone types, </w:t>
      </w:r>
      <w:r w:rsidRPr="008B131A">
        <w:rPr>
          <w:rFonts w:ascii="Book Antiqua" w:hAnsi="Book Antiqua" w:cstheme="majorBidi"/>
          <w:sz w:val="24"/>
          <w:szCs w:val="24"/>
        </w:rPr>
        <w:t xml:space="preserve">so that they can be projected directly using the LCD. Cameras using </w:t>
      </w:r>
      <w:r w:rsidR="00E4403E" w:rsidRPr="008B131A">
        <w:rPr>
          <w:rFonts w:ascii="Book Antiqua" w:hAnsi="Book Antiqua" w:cstheme="majorBidi"/>
          <w:i/>
          <w:iCs/>
          <w:sz w:val="24"/>
          <w:szCs w:val="24"/>
        </w:rPr>
        <w:t xml:space="preserve">cellphones </w:t>
      </w:r>
      <w:r w:rsidR="00E4403E" w:rsidRPr="008B131A">
        <w:rPr>
          <w:rFonts w:ascii="Book Antiqua" w:hAnsi="Book Antiqua" w:cstheme="majorBidi"/>
          <w:sz w:val="24"/>
          <w:szCs w:val="24"/>
        </w:rPr>
        <w:t>are even light and easy enough to produce images or videos that can be used as visual technology that can be shown directly to students.</w:t>
      </w:r>
    </w:p>
    <w:p w14:paraId="2862ADCA" w14:textId="77777777" w:rsidR="006A6D36" w:rsidRPr="006A6D36" w:rsidRDefault="006A6D36" w:rsidP="006A6D36">
      <w:pPr>
        <w:pStyle w:val="DaftarParagraf"/>
        <w:spacing w:after="0" w:line="240" w:lineRule="auto"/>
        <w:ind w:left="180" w:firstLine="630"/>
        <w:jc w:val="both"/>
        <w:rPr>
          <w:rFonts w:ascii="Book Antiqua" w:hAnsi="Book Antiqua" w:cstheme="majorBidi"/>
          <w:sz w:val="24"/>
          <w:szCs w:val="24"/>
        </w:rPr>
      </w:pPr>
    </w:p>
    <w:p w14:paraId="292BF075" w14:textId="7C5C022E" w:rsidR="00452C10" w:rsidRPr="006E6CC5" w:rsidRDefault="00AC56C7" w:rsidP="009D4A5A">
      <w:pPr>
        <w:pStyle w:val="DaftarParagraf"/>
        <w:numPr>
          <w:ilvl w:val="1"/>
          <w:numId w:val="1"/>
        </w:numPr>
        <w:tabs>
          <w:tab w:val="left" w:pos="720"/>
          <w:tab w:val="left" w:pos="1350"/>
        </w:tabs>
        <w:spacing w:after="0" w:line="240" w:lineRule="auto"/>
        <w:ind w:left="360"/>
        <w:jc w:val="both"/>
        <w:rPr>
          <w:rFonts w:ascii="Book Antiqua" w:hAnsi="Book Antiqua" w:cstheme="majorBidi"/>
          <w:b/>
          <w:bCs/>
          <w:sz w:val="24"/>
          <w:szCs w:val="24"/>
        </w:rPr>
      </w:pPr>
      <w:r w:rsidRPr="006E6CC5">
        <w:rPr>
          <w:rFonts w:ascii="Book Antiqua" w:hAnsi="Book Antiqua" w:cstheme="majorBidi"/>
          <w:b/>
          <w:bCs/>
          <w:sz w:val="24"/>
          <w:szCs w:val="24"/>
        </w:rPr>
        <w:lastRenderedPageBreak/>
        <w:t xml:space="preserve">Development of Visual Technology for Arabic Learning </w:t>
      </w:r>
      <w:r w:rsidR="007F37AD">
        <w:rPr>
          <w:rFonts w:ascii="Book Antiqua" w:hAnsi="Book Antiqua" w:cstheme="majorBidi"/>
          <w:b/>
          <w:bCs/>
          <w:sz w:val="24"/>
          <w:szCs w:val="24"/>
        </w:rPr>
        <w:t>based on the ADDIE Development Model</w:t>
      </w:r>
    </w:p>
    <w:p w14:paraId="4B64CB62" w14:textId="17995D94" w:rsidR="00D64956" w:rsidRPr="009D4A5A" w:rsidRDefault="00D64956" w:rsidP="009D4A5A">
      <w:pPr>
        <w:pStyle w:val="DaftarParagraf"/>
        <w:spacing w:after="0" w:line="240" w:lineRule="auto"/>
        <w:ind w:left="360" w:firstLine="630"/>
        <w:jc w:val="both"/>
        <w:rPr>
          <w:rFonts w:ascii="Book Antiqua" w:hAnsi="Book Antiqua" w:cstheme="majorBidi"/>
          <w:sz w:val="24"/>
          <w:szCs w:val="24"/>
        </w:rPr>
      </w:pPr>
      <w:r w:rsidRPr="008B131A">
        <w:rPr>
          <w:rFonts w:ascii="Book Antiqua" w:hAnsi="Book Antiqua" w:cstheme="majorBidi"/>
          <w:sz w:val="24"/>
          <w:szCs w:val="24"/>
        </w:rPr>
        <w:t xml:space="preserve">Arabic as stated in the Regulation of the Minister of Religion (PMA) No. 2 of 2008 is intended to develop Arabic communication skills which include four language skills, namely listening, reading, speaking, and writing, raising awareness about the urgency of </w:t>
      </w:r>
      <w:r w:rsidR="00B40E10" w:rsidRPr="008B131A">
        <w:rPr>
          <w:rFonts w:ascii="Book Antiqua" w:hAnsi="Book Antiqua" w:cstheme="majorBidi"/>
          <w:sz w:val="24"/>
          <w:szCs w:val="24"/>
        </w:rPr>
        <w:t>Arabic, especially in learning Islam, as well as developing an understanding of the relationship between language and culture to ad</w:t>
      </w:r>
      <w:r w:rsidR="00B6742B">
        <w:rPr>
          <w:rFonts w:ascii="Book Antiqua" w:hAnsi="Book Antiqua" w:cstheme="majorBidi"/>
          <w:sz w:val="24"/>
          <w:szCs w:val="24"/>
        </w:rPr>
        <w:t>d insight and cultural horizon.</w:t>
      </w:r>
      <w:r w:rsidR="003C2C97">
        <w:rPr>
          <w:rStyle w:val="ReferensiCatatanKaki"/>
          <w:rFonts w:ascii="Book Antiqua" w:hAnsi="Book Antiqua"/>
        </w:rPr>
        <w:footnoteReference w:id="23"/>
      </w:r>
      <w:r w:rsidR="009D4A5A">
        <w:rPr>
          <w:rFonts w:ascii="Book Antiqua" w:hAnsi="Book Antiqua" w:cstheme="majorBidi"/>
          <w:sz w:val="24"/>
          <w:szCs w:val="24"/>
        </w:rPr>
        <w:t xml:space="preserve"> </w:t>
      </w:r>
      <w:r w:rsidR="00F372F7" w:rsidRPr="009D4A5A">
        <w:rPr>
          <w:rFonts w:ascii="Book Antiqua" w:hAnsi="Book Antiqua" w:cstheme="majorBidi"/>
          <w:sz w:val="24"/>
          <w:szCs w:val="24"/>
        </w:rPr>
        <w:t>The above shows that among the objectives of learning Arabic is mastering language skills, meanwhile mastering a foreign language has its own character and level of difficulty, this if it is not facilitated with the right technology it is possible not to achieve the expected learning objectives.</w:t>
      </w:r>
    </w:p>
    <w:p w14:paraId="74DB3FBF" w14:textId="77777777" w:rsidR="00EC3D24" w:rsidRPr="008B131A" w:rsidRDefault="00EC3D24" w:rsidP="009D4A5A">
      <w:pPr>
        <w:pStyle w:val="DaftarParagraf"/>
        <w:spacing w:after="0" w:line="240" w:lineRule="auto"/>
        <w:ind w:left="360" w:firstLine="630"/>
        <w:jc w:val="both"/>
        <w:rPr>
          <w:rFonts w:ascii="Book Antiqua" w:hAnsi="Book Antiqua" w:cstheme="majorBidi"/>
          <w:sz w:val="24"/>
          <w:szCs w:val="24"/>
        </w:rPr>
      </w:pPr>
      <w:r w:rsidRPr="008B131A">
        <w:rPr>
          <w:rFonts w:ascii="Book Antiqua" w:hAnsi="Book Antiqua" w:cstheme="majorBidi"/>
          <w:sz w:val="24"/>
          <w:szCs w:val="24"/>
        </w:rPr>
        <w:t>Among the problems commonly faced by educators and students in learning Arabic are the use of methods that are often still conventional, lack of learning media, teaching that is not in accordance with the character of students, weak motivation of students, focusing more on aspects of knowledge and not accustomed to using games in learning. teaching Arabic, besides that Arabic language educators have not maximized audio-visual aids or media so that participants still have difficulty mastering the language skills being taught.</w:t>
      </w:r>
    </w:p>
    <w:p w14:paraId="43E2DF6E" w14:textId="70B8DA66" w:rsidR="00C921B8" w:rsidRPr="009D4A5A" w:rsidRDefault="000912AF" w:rsidP="009D4A5A">
      <w:pPr>
        <w:pStyle w:val="DaftarParagraf"/>
        <w:spacing w:after="0" w:line="240" w:lineRule="auto"/>
        <w:ind w:left="360" w:firstLine="630"/>
        <w:jc w:val="both"/>
        <w:rPr>
          <w:rFonts w:ascii="Book Antiqua" w:hAnsi="Book Antiqua" w:cstheme="majorBidi"/>
          <w:sz w:val="24"/>
          <w:szCs w:val="24"/>
        </w:rPr>
      </w:pPr>
      <w:r w:rsidRPr="008B131A">
        <w:rPr>
          <w:rFonts w:ascii="Book Antiqua" w:hAnsi="Book Antiqua" w:cstheme="majorBidi"/>
          <w:sz w:val="24"/>
          <w:szCs w:val="24"/>
        </w:rPr>
        <w:t>Therefore, Arabic language teachers are required to be able to develop media and technology for learning Arabic, because learning Arabic will be more effective if Arabic language teachers can develop appropriate learning media and technology because media and learning technology have a significant influence in achieving learning outcomes.</w:t>
      </w:r>
      <w:r w:rsidR="009D4A5A">
        <w:rPr>
          <w:rFonts w:ascii="Book Antiqua" w:hAnsi="Book Antiqua" w:cstheme="majorBidi"/>
          <w:sz w:val="24"/>
          <w:szCs w:val="24"/>
        </w:rPr>
        <w:t xml:space="preserve"> </w:t>
      </w:r>
      <w:r w:rsidR="00C921B8" w:rsidRPr="009D4A5A">
        <w:rPr>
          <w:rFonts w:ascii="Book Antiqua" w:hAnsi="Book Antiqua" w:cstheme="majorBidi"/>
          <w:sz w:val="24"/>
          <w:szCs w:val="24"/>
        </w:rPr>
        <w:t>There are at least several reasons why visual media has an important role in the learning process, including Arabic learning, namely: visual media can be a reflection of educators' desires in explaining aspects of language skills in the form of visual images, visual media can be an effective means of achieving learning goals Arabic because students are exposed directly to more concrete examples, visual media can also be a method of educators in serving students for the development of expected Arabic language skills.</w:t>
      </w:r>
      <w:r w:rsidR="00B6742B">
        <w:rPr>
          <w:rStyle w:val="ReferensiCatatanKaki"/>
          <w:rFonts w:ascii="Book Antiqua" w:hAnsi="Book Antiqua"/>
        </w:rPr>
        <w:footnoteReference w:id="24"/>
      </w:r>
    </w:p>
    <w:p w14:paraId="7BCB26ED" w14:textId="6AC55074" w:rsidR="004D254A" w:rsidRPr="009D4A5A" w:rsidRDefault="00C921B8" w:rsidP="009D4A5A">
      <w:pPr>
        <w:pStyle w:val="DaftarParagraf"/>
        <w:spacing w:after="0" w:line="240" w:lineRule="auto"/>
        <w:ind w:left="360" w:firstLine="630"/>
        <w:jc w:val="both"/>
        <w:rPr>
          <w:rFonts w:ascii="Book Antiqua" w:hAnsi="Book Antiqua" w:cstheme="majorBidi"/>
          <w:sz w:val="24"/>
          <w:szCs w:val="24"/>
        </w:rPr>
      </w:pPr>
      <w:r w:rsidRPr="008B131A">
        <w:rPr>
          <w:rFonts w:ascii="Book Antiqua" w:hAnsi="Book Antiqua" w:cstheme="majorBidi"/>
          <w:sz w:val="24"/>
          <w:szCs w:val="24"/>
        </w:rPr>
        <w:t xml:space="preserve">The procedure for developing Arabic learning media and technology can follow various recognized media and technology development models, one of the commonly used models that can be developed in Arabic learning development is ADDIE (an acronym for </w:t>
      </w:r>
      <w:r w:rsidR="007F37AD">
        <w:rPr>
          <w:rFonts w:ascii="Book Antiqua" w:hAnsi="Book Antiqua" w:cstheme="majorBidi"/>
          <w:i/>
          <w:iCs/>
          <w:sz w:val="24"/>
          <w:szCs w:val="24"/>
        </w:rPr>
        <w:t>analyze, design, development, implementation, and evaluation</w:t>
      </w:r>
      <w:r w:rsidR="00DA49BC">
        <w:rPr>
          <w:rFonts w:ascii="Book Antiqua" w:hAnsi="Book Antiqua" w:cstheme="majorBidi"/>
          <w:i/>
          <w:iCs/>
          <w:sz w:val="24"/>
          <w:szCs w:val="24"/>
        </w:rPr>
        <w:t>)</w:t>
      </w:r>
      <w:r w:rsidR="00E32068">
        <w:rPr>
          <w:rFonts w:ascii="Book Antiqua" w:hAnsi="Book Antiqua" w:cstheme="majorBidi"/>
          <w:sz w:val="24"/>
          <w:szCs w:val="24"/>
        </w:rPr>
        <w:t>.</w:t>
      </w:r>
      <w:r w:rsidR="00197A41" w:rsidRPr="008B131A">
        <w:rPr>
          <w:rFonts w:ascii="Book Antiqua" w:hAnsi="Book Antiqua" w:cstheme="majorBidi"/>
          <w:sz w:val="24"/>
          <w:szCs w:val="24"/>
        </w:rPr>
        <w:t xml:space="preserve"> This ADDIE model is considered quite flexible and can be used in the development of learning media. So that Arabic language </w:t>
      </w:r>
      <w:r w:rsidR="00197A41" w:rsidRPr="008B131A">
        <w:rPr>
          <w:rFonts w:ascii="Book Antiqua" w:hAnsi="Book Antiqua" w:cstheme="majorBidi"/>
          <w:sz w:val="24"/>
          <w:szCs w:val="24"/>
        </w:rPr>
        <w:lastRenderedPageBreak/>
        <w:t>teachers can be more adaptive in developing learning media</w:t>
      </w:r>
      <w:r w:rsidR="008B53B1" w:rsidRPr="008B131A">
        <w:rPr>
          <w:rFonts w:ascii="Book Antiqua" w:hAnsi="Book Antiqua" w:cstheme="majorBidi"/>
          <w:sz w:val="24"/>
          <w:szCs w:val="24"/>
        </w:rPr>
        <w:t>.</w:t>
      </w:r>
      <w:r w:rsidR="00B6742B">
        <w:rPr>
          <w:rStyle w:val="ReferensiCatatanKaki"/>
          <w:rFonts w:ascii="Book Antiqua" w:hAnsi="Book Antiqua"/>
        </w:rPr>
        <w:footnoteReference w:id="25"/>
      </w:r>
      <w:r w:rsidR="009D4A5A">
        <w:rPr>
          <w:rFonts w:ascii="Book Antiqua" w:hAnsi="Book Antiqua" w:cstheme="majorBidi"/>
          <w:sz w:val="24"/>
          <w:szCs w:val="24"/>
        </w:rPr>
        <w:t xml:space="preserve"> </w:t>
      </w:r>
      <w:r w:rsidR="004D254A" w:rsidRPr="009D4A5A">
        <w:rPr>
          <w:rFonts w:ascii="Book Antiqua" w:hAnsi="Book Antiqua" w:cstheme="majorBidi"/>
          <w:sz w:val="24"/>
          <w:szCs w:val="24"/>
        </w:rPr>
        <w:t xml:space="preserve">Visual media is a medium that </w:t>
      </w:r>
      <w:r w:rsidR="000E4A85" w:rsidRPr="009D4A5A">
        <w:rPr>
          <w:rFonts w:ascii="Book Antiqua" w:hAnsi="Book Antiqua" w:cstheme="majorBidi"/>
          <w:sz w:val="24"/>
          <w:szCs w:val="24"/>
        </w:rPr>
        <w:t>must be developed by educators to facilitate students' Arabic learning, in general the development of learning media through general steps, namely planning, production, and assessment.</w:t>
      </w:r>
      <w:r w:rsidR="00803133">
        <w:rPr>
          <w:rStyle w:val="ReferensiCatatanKaki"/>
          <w:rFonts w:ascii="Book Antiqua" w:hAnsi="Book Antiqua"/>
        </w:rPr>
        <w:footnoteReference w:id="26"/>
      </w:r>
      <w:r w:rsidR="000E4A85" w:rsidRPr="009D4A5A">
        <w:rPr>
          <w:rFonts w:ascii="Book Antiqua" w:hAnsi="Book Antiqua" w:cstheme="majorBidi"/>
          <w:sz w:val="24"/>
          <w:szCs w:val="24"/>
        </w:rPr>
        <w:t xml:space="preserve"> If using the ADDIE model of visual materials development, you can follow these steps:</w:t>
      </w:r>
    </w:p>
    <w:p w14:paraId="3BA150F4" w14:textId="58608FCD" w:rsidR="00AE116B" w:rsidRPr="008B131A" w:rsidRDefault="00AE116B" w:rsidP="009D4A5A">
      <w:pPr>
        <w:pStyle w:val="DaftarParagraf"/>
        <w:numPr>
          <w:ilvl w:val="0"/>
          <w:numId w:val="6"/>
        </w:numPr>
        <w:spacing w:after="0" w:line="240" w:lineRule="auto"/>
        <w:ind w:left="993" w:hanging="567"/>
        <w:jc w:val="both"/>
        <w:rPr>
          <w:rFonts w:ascii="Book Antiqua" w:hAnsi="Book Antiqua" w:cstheme="majorBidi"/>
          <w:sz w:val="24"/>
          <w:szCs w:val="24"/>
        </w:rPr>
      </w:pPr>
      <w:r w:rsidRPr="008B131A">
        <w:rPr>
          <w:rFonts w:ascii="Book Antiqua" w:hAnsi="Book Antiqua" w:cstheme="majorBidi"/>
          <w:i/>
          <w:iCs/>
          <w:sz w:val="24"/>
          <w:szCs w:val="24"/>
        </w:rPr>
        <w:t>Analysis</w:t>
      </w:r>
      <w:r w:rsidR="00E32068">
        <w:rPr>
          <w:rFonts w:ascii="Book Antiqua" w:hAnsi="Book Antiqua" w:cstheme="majorBidi"/>
          <w:i/>
          <w:iCs/>
          <w:sz w:val="24"/>
          <w:szCs w:val="24"/>
        </w:rPr>
        <w:t>,</w:t>
      </w:r>
      <w:r w:rsidRPr="008B131A">
        <w:rPr>
          <w:rFonts w:ascii="Book Antiqua" w:hAnsi="Book Antiqua" w:cstheme="majorBidi"/>
          <w:sz w:val="24"/>
          <w:szCs w:val="24"/>
        </w:rPr>
        <w:t xml:space="preserve"> this step is often also called a </w:t>
      </w:r>
      <w:r w:rsidRPr="008B131A">
        <w:rPr>
          <w:rFonts w:ascii="Book Antiqua" w:hAnsi="Book Antiqua" w:cstheme="majorBidi"/>
          <w:i/>
          <w:iCs/>
          <w:sz w:val="24"/>
          <w:szCs w:val="24"/>
        </w:rPr>
        <w:t xml:space="preserve">need assessment, </w:t>
      </w:r>
      <w:r w:rsidRPr="008B131A">
        <w:rPr>
          <w:rFonts w:ascii="Book Antiqua" w:hAnsi="Book Antiqua" w:cstheme="majorBidi"/>
          <w:sz w:val="24"/>
          <w:szCs w:val="24"/>
        </w:rPr>
        <w:t xml:space="preserve">which is to analyze the needs of students and the surrounding environment that supports them. According to Khasairi, what can be done in analyzing the needs of students is to analyze the characteristics, competencies, and learning styles of students, among which need to be considered are interest in Arabic, basic Arabic skills, perception of Arabic, including how to use the senses in learning Arabic. </w:t>
      </w:r>
      <w:r w:rsidR="003C2C97">
        <w:rPr>
          <w:rStyle w:val="ReferensiCatatanKaki"/>
          <w:rFonts w:ascii="Book Antiqua" w:hAnsi="Book Antiqua"/>
        </w:rPr>
        <w:footnoteReference w:id="27"/>
      </w:r>
      <w:r w:rsidR="00F372F7" w:rsidRPr="008B131A">
        <w:rPr>
          <w:rFonts w:ascii="Book Antiqua" w:hAnsi="Book Antiqua" w:cstheme="majorBidi"/>
          <w:sz w:val="24"/>
          <w:szCs w:val="24"/>
        </w:rPr>
        <w:t xml:space="preserve">. In the context of visual media, this analysis is important to determine the right visual media to facilitate learners. Students with very low interest </w:t>
      </w:r>
      <w:r w:rsidR="007F37AD">
        <w:rPr>
          <w:rFonts w:ascii="Book Antiqua" w:hAnsi="Book Antiqua" w:cstheme="majorBidi"/>
          <w:sz w:val="24"/>
          <w:szCs w:val="24"/>
        </w:rPr>
        <w:t xml:space="preserve">in Arabic </w:t>
      </w:r>
      <w:r w:rsidR="00880AAD" w:rsidRPr="008B131A">
        <w:rPr>
          <w:rFonts w:ascii="Book Antiqua" w:hAnsi="Book Antiqua" w:cstheme="majorBidi"/>
          <w:sz w:val="24"/>
          <w:szCs w:val="24"/>
        </w:rPr>
        <w:t>are very likely to be interested in preparing photos/images, both direct images and projected images. Students with good Arabic language skills can prepare learning media in the form of direct visits to learning objects or realia.</w:t>
      </w:r>
    </w:p>
    <w:p w14:paraId="36AB680C" w14:textId="4AABB1DC" w:rsidR="00880AAD" w:rsidRPr="008B131A" w:rsidRDefault="008A0C95" w:rsidP="009D4A5A">
      <w:pPr>
        <w:pStyle w:val="DaftarParagraf"/>
        <w:numPr>
          <w:ilvl w:val="0"/>
          <w:numId w:val="6"/>
        </w:numPr>
        <w:spacing w:after="0" w:line="240" w:lineRule="auto"/>
        <w:ind w:left="993" w:hanging="567"/>
        <w:jc w:val="both"/>
        <w:rPr>
          <w:rFonts w:ascii="Book Antiqua" w:hAnsi="Book Antiqua" w:cstheme="majorBidi"/>
          <w:sz w:val="24"/>
          <w:szCs w:val="24"/>
        </w:rPr>
      </w:pPr>
      <w:r w:rsidRPr="008B131A">
        <w:rPr>
          <w:rFonts w:ascii="Book Antiqua" w:hAnsi="Book Antiqua" w:cstheme="majorBidi"/>
          <w:i/>
          <w:iCs/>
          <w:sz w:val="24"/>
          <w:szCs w:val="24"/>
        </w:rPr>
        <w:t xml:space="preserve">Learning </w:t>
      </w:r>
      <w:r w:rsidR="00880AAD" w:rsidRPr="008B131A">
        <w:rPr>
          <w:rFonts w:ascii="Book Antiqua" w:hAnsi="Book Antiqua" w:cstheme="majorBidi"/>
          <w:sz w:val="24"/>
          <w:szCs w:val="24"/>
        </w:rPr>
        <w:t>design, a good Arabic learning design in utilizing visual technology is to prepare media that is oriented to students, for example by preparing media that is in accordance with basic Arabic skills and paying attention to the learning style. higher.</w:t>
      </w:r>
    </w:p>
    <w:p w14:paraId="68C3722B" w14:textId="77777777" w:rsidR="00256BF0" w:rsidRPr="008B131A" w:rsidRDefault="00256BF0" w:rsidP="009D4A5A">
      <w:pPr>
        <w:pStyle w:val="DaftarParagraf"/>
        <w:numPr>
          <w:ilvl w:val="0"/>
          <w:numId w:val="6"/>
        </w:numPr>
        <w:spacing w:after="0" w:line="240" w:lineRule="auto"/>
        <w:ind w:left="993" w:hanging="567"/>
        <w:jc w:val="both"/>
        <w:rPr>
          <w:rFonts w:ascii="Book Antiqua" w:hAnsi="Book Antiqua" w:cstheme="majorBidi"/>
          <w:sz w:val="24"/>
          <w:szCs w:val="24"/>
        </w:rPr>
      </w:pPr>
      <w:r w:rsidRPr="008B131A">
        <w:rPr>
          <w:rFonts w:ascii="Book Antiqua" w:hAnsi="Book Antiqua" w:cstheme="majorBidi"/>
          <w:i/>
          <w:iCs/>
          <w:sz w:val="24"/>
          <w:szCs w:val="24"/>
        </w:rPr>
        <w:t xml:space="preserve">Material development, </w:t>
      </w:r>
      <w:r w:rsidR="00412DEB" w:rsidRPr="008B131A">
        <w:rPr>
          <w:rFonts w:ascii="Book Antiqua" w:hAnsi="Book Antiqua" w:cstheme="majorBidi"/>
          <w:sz w:val="24"/>
          <w:szCs w:val="24"/>
        </w:rPr>
        <w:t xml:space="preserve">this process is a process of producing teaching materials including visual media according to material needs, the preparation of visual materials at this stage must pay attention to the learning objectives and the accuracy of the media selected and developed, the development of visual media can also be done by analyzing the teaching materials to be delivered. This section is the most important in developing the visual media that will be used, because the accuracy of choosing the material will help in achieving the learning objectives. Learning Arabic with four language skills must pay attention to the selection of the right materials, reading Arabic for example, in lower grades it is necessary to prepare teaching materials in the form of illustrated textbooks, it is even possible to develop cartoon-based learning such as comics. Comics can also help speaking skills in Arabic, in its development displaying projection media with interesting pictures will make students more enthusiastic about participating in Arabic learning </w:t>
      </w:r>
      <w:r w:rsidR="00412DEB" w:rsidRPr="008B131A">
        <w:rPr>
          <w:rFonts w:ascii="Book Antiqua" w:hAnsi="Book Antiqua" w:cstheme="majorBidi"/>
          <w:sz w:val="24"/>
          <w:szCs w:val="24"/>
        </w:rPr>
        <w:lastRenderedPageBreak/>
        <w:t xml:space="preserve">activities, because this stage is the production stage, this is where what is planned </w:t>
      </w:r>
      <w:r w:rsidR="00690F53" w:rsidRPr="008B131A">
        <w:rPr>
          <w:rFonts w:ascii="Book Antiqua" w:hAnsi="Book Antiqua" w:cstheme="majorBidi"/>
          <w:sz w:val="24"/>
          <w:szCs w:val="24"/>
        </w:rPr>
        <w:t>in the design stage is realized. For example, by creating text documents, animated images, and so on.</w:t>
      </w:r>
      <w:r w:rsidR="00D67DE0" w:rsidRPr="008B131A">
        <w:rPr>
          <w:rFonts w:ascii="Book Antiqua" w:hAnsi="Book Antiqua" w:cstheme="majorBidi"/>
          <w:sz w:val="24"/>
          <w:szCs w:val="24"/>
        </w:rPr>
        <w:t xml:space="preserve"> </w:t>
      </w:r>
    </w:p>
    <w:p w14:paraId="2CFFC559" w14:textId="77777777" w:rsidR="00642819" w:rsidRPr="008B131A" w:rsidRDefault="00E864C1" w:rsidP="009D4A5A">
      <w:pPr>
        <w:pStyle w:val="DaftarParagraf"/>
        <w:numPr>
          <w:ilvl w:val="0"/>
          <w:numId w:val="6"/>
        </w:numPr>
        <w:spacing w:after="0" w:line="240" w:lineRule="auto"/>
        <w:ind w:left="993" w:hanging="567"/>
        <w:jc w:val="both"/>
        <w:rPr>
          <w:rFonts w:ascii="Book Antiqua" w:hAnsi="Book Antiqua" w:cstheme="majorBidi"/>
          <w:sz w:val="24"/>
          <w:szCs w:val="24"/>
        </w:rPr>
      </w:pPr>
      <w:r w:rsidRPr="008B131A">
        <w:rPr>
          <w:rFonts w:ascii="Book Antiqua" w:hAnsi="Book Antiqua" w:cstheme="majorBidi"/>
          <w:i/>
          <w:iCs/>
          <w:sz w:val="24"/>
          <w:szCs w:val="24"/>
        </w:rPr>
        <w:t xml:space="preserve">Implementation, </w:t>
      </w:r>
      <w:r w:rsidRPr="008B131A">
        <w:rPr>
          <w:rFonts w:ascii="Book Antiqua" w:hAnsi="Book Antiqua" w:cstheme="majorBidi"/>
          <w:sz w:val="24"/>
          <w:szCs w:val="24"/>
        </w:rPr>
        <w:t>in this stage, teaching materials and visual media are ready to be implemented, what is done at this stage is to ensure the readiness of participants by socializing them. The use of learning media makes a very significant contribution in achieving learning objectives, in learning Arabic, using visual media, especially for non-Arabs, is a must, especially if the teacher is also not a native Arabic speaker. Educators can use Arabic written media in the implementation of the learning process.</w:t>
      </w:r>
    </w:p>
    <w:p w14:paraId="6B42A61F" w14:textId="11D0DE4C" w:rsidR="00A1365F" w:rsidRPr="008B131A" w:rsidRDefault="00A1365F" w:rsidP="009D4A5A">
      <w:pPr>
        <w:pStyle w:val="DaftarParagraf"/>
        <w:numPr>
          <w:ilvl w:val="0"/>
          <w:numId w:val="6"/>
        </w:numPr>
        <w:spacing w:after="0" w:line="240" w:lineRule="auto"/>
        <w:ind w:left="993" w:hanging="567"/>
        <w:jc w:val="both"/>
        <w:rPr>
          <w:rFonts w:ascii="Book Antiqua" w:hAnsi="Book Antiqua" w:cstheme="majorBidi"/>
          <w:sz w:val="24"/>
          <w:szCs w:val="24"/>
        </w:rPr>
      </w:pPr>
      <w:r w:rsidRPr="008B131A">
        <w:rPr>
          <w:rFonts w:ascii="Book Antiqua" w:hAnsi="Book Antiqua" w:cstheme="majorBidi"/>
          <w:i/>
          <w:iCs/>
          <w:sz w:val="24"/>
          <w:szCs w:val="24"/>
        </w:rPr>
        <w:t xml:space="preserve">Evaluation, </w:t>
      </w:r>
      <w:r w:rsidRPr="008B131A">
        <w:rPr>
          <w:rFonts w:ascii="Book Antiqua" w:hAnsi="Book Antiqua" w:cstheme="majorBidi"/>
          <w:sz w:val="24"/>
          <w:szCs w:val="24"/>
        </w:rPr>
        <w:t>this process is a process of testing and correction of learning media, the accuracy of visual media in achieving learning objectives, this is</w:t>
      </w:r>
      <w:r w:rsidRPr="008B131A">
        <w:rPr>
          <w:rFonts w:ascii="Book Antiqua" w:hAnsi="Book Antiqua" w:cstheme="majorBidi"/>
          <w:i/>
          <w:iCs/>
          <w:sz w:val="24"/>
          <w:szCs w:val="24"/>
        </w:rPr>
        <w:t xml:space="preserve"> </w:t>
      </w:r>
      <w:r w:rsidRPr="008B131A">
        <w:rPr>
          <w:rFonts w:ascii="Book Antiqua" w:hAnsi="Book Antiqua" w:cstheme="majorBidi"/>
          <w:sz w:val="24"/>
          <w:szCs w:val="24"/>
        </w:rPr>
        <w:t>carried out for sustainable media development, evaluation is not only about learning outcomes by students, but also teaching materials, methods, media and learning resources.</w:t>
      </w:r>
    </w:p>
    <w:p w14:paraId="76EBD557" w14:textId="77777777" w:rsidR="00CD6EC4" w:rsidRPr="008B131A" w:rsidRDefault="00B80CF0" w:rsidP="009D4A5A">
      <w:pPr>
        <w:pStyle w:val="DaftarParagraf"/>
        <w:spacing w:after="0" w:line="240" w:lineRule="auto"/>
        <w:ind w:left="567" w:firstLine="783"/>
        <w:jc w:val="both"/>
        <w:rPr>
          <w:rFonts w:ascii="Book Antiqua" w:hAnsi="Book Antiqua" w:cstheme="majorBidi"/>
          <w:iCs/>
          <w:sz w:val="24"/>
          <w:szCs w:val="24"/>
        </w:rPr>
      </w:pPr>
      <w:r w:rsidRPr="008B131A">
        <w:rPr>
          <w:rFonts w:ascii="Book Antiqua" w:hAnsi="Book Antiqua" w:cstheme="majorBidi"/>
          <w:iCs/>
          <w:sz w:val="24"/>
          <w:szCs w:val="24"/>
        </w:rPr>
        <w:t>If these steps have been carried out, then the media can then be used in Arabic learning classes.</w:t>
      </w:r>
    </w:p>
    <w:p w14:paraId="47D1D56E" w14:textId="77777777" w:rsidR="006E179D" w:rsidRPr="00DB63D8" w:rsidRDefault="006E179D" w:rsidP="00DB63D8">
      <w:pPr>
        <w:tabs>
          <w:tab w:val="left" w:pos="1080"/>
          <w:tab w:val="left" w:pos="1350"/>
        </w:tabs>
        <w:spacing w:after="0" w:line="240" w:lineRule="auto"/>
        <w:jc w:val="both"/>
        <w:rPr>
          <w:rFonts w:ascii="Book Antiqua" w:hAnsi="Book Antiqua" w:cstheme="majorBidi"/>
          <w:iCs/>
          <w:sz w:val="24"/>
          <w:szCs w:val="24"/>
        </w:rPr>
      </w:pPr>
    </w:p>
    <w:p w14:paraId="57F5BAEC" w14:textId="314D8DAA" w:rsidR="000C4401" w:rsidRPr="00777665" w:rsidRDefault="00CF42CB" w:rsidP="00460445">
      <w:pPr>
        <w:spacing w:after="0" w:line="240" w:lineRule="auto"/>
        <w:ind w:left="90"/>
        <w:rPr>
          <w:rFonts w:ascii="Book Antiqua" w:hAnsi="Book Antiqua" w:cstheme="majorBidi"/>
          <w:b/>
          <w:bCs/>
          <w:sz w:val="24"/>
          <w:szCs w:val="24"/>
        </w:rPr>
      </w:pPr>
      <w:r w:rsidRPr="00777665">
        <w:rPr>
          <w:rFonts w:ascii="Book Antiqua" w:hAnsi="Book Antiqua" w:cstheme="majorBidi"/>
          <w:b/>
          <w:bCs/>
          <w:sz w:val="24"/>
          <w:szCs w:val="24"/>
        </w:rPr>
        <w:t>C</w:t>
      </w:r>
      <w:r w:rsidR="009D4A5A">
        <w:rPr>
          <w:rFonts w:ascii="Book Antiqua" w:hAnsi="Book Antiqua" w:cstheme="majorBidi"/>
          <w:b/>
          <w:bCs/>
          <w:sz w:val="24"/>
          <w:szCs w:val="24"/>
        </w:rPr>
        <w:t>onclusion</w:t>
      </w:r>
    </w:p>
    <w:p w14:paraId="6B7245A5" w14:textId="14D14DF2" w:rsidR="0055253C" w:rsidRPr="000437EF" w:rsidRDefault="009367C7" w:rsidP="003329E8">
      <w:pPr>
        <w:pStyle w:val="DaftarParagraf"/>
        <w:tabs>
          <w:tab w:val="left" w:pos="180"/>
        </w:tabs>
        <w:spacing w:after="0" w:line="240" w:lineRule="auto"/>
        <w:ind w:left="180" w:firstLine="630"/>
        <w:jc w:val="both"/>
        <w:rPr>
          <w:rFonts w:ascii="Book Antiqua" w:hAnsi="Book Antiqua" w:cstheme="majorBidi"/>
          <w:sz w:val="24"/>
          <w:szCs w:val="24"/>
        </w:rPr>
      </w:pPr>
      <w:bookmarkStart w:id="0" w:name="_Hlk87972974"/>
      <w:r w:rsidRPr="008B131A">
        <w:rPr>
          <w:rFonts w:ascii="Book Antiqua" w:hAnsi="Book Antiqua" w:cstheme="majorBidi"/>
          <w:sz w:val="24"/>
          <w:szCs w:val="24"/>
        </w:rPr>
        <w:t xml:space="preserve">In conclusion, the visual media that </w:t>
      </w:r>
      <w:r w:rsidR="00E32068">
        <w:rPr>
          <w:rFonts w:ascii="Book Antiqua" w:hAnsi="Book Antiqua" w:cstheme="majorBidi"/>
          <w:sz w:val="24"/>
          <w:szCs w:val="24"/>
        </w:rPr>
        <w:t>could</w:t>
      </w:r>
      <w:r w:rsidRPr="008B131A">
        <w:rPr>
          <w:rFonts w:ascii="Book Antiqua" w:hAnsi="Book Antiqua" w:cstheme="majorBidi"/>
          <w:sz w:val="24"/>
          <w:szCs w:val="24"/>
        </w:rPr>
        <w:t xml:space="preserve"> be developed in learning Arabic </w:t>
      </w:r>
      <w:r w:rsidR="00E32068">
        <w:rPr>
          <w:rFonts w:ascii="Book Antiqua" w:hAnsi="Book Antiqua" w:cstheme="majorBidi"/>
          <w:sz w:val="24"/>
          <w:szCs w:val="24"/>
        </w:rPr>
        <w:t xml:space="preserve">were </w:t>
      </w:r>
      <w:r w:rsidRPr="008B131A">
        <w:rPr>
          <w:rFonts w:ascii="Book Antiqua" w:hAnsi="Book Antiqua" w:cstheme="majorBidi"/>
          <w:sz w:val="24"/>
          <w:szCs w:val="24"/>
        </w:rPr>
        <w:t xml:space="preserve">very diverse, in general this variety of visual media </w:t>
      </w:r>
      <w:r w:rsidR="00E32068">
        <w:rPr>
          <w:rFonts w:ascii="Book Antiqua" w:hAnsi="Book Antiqua" w:cstheme="majorBidi"/>
          <w:sz w:val="24"/>
          <w:szCs w:val="24"/>
        </w:rPr>
        <w:t>was</w:t>
      </w:r>
      <w:r w:rsidRPr="008B131A">
        <w:rPr>
          <w:rFonts w:ascii="Book Antiqua" w:hAnsi="Book Antiqua" w:cstheme="majorBidi"/>
          <w:sz w:val="24"/>
          <w:szCs w:val="24"/>
        </w:rPr>
        <w:t xml:space="preserve"> grouped into two groups, namely visual media that </w:t>
      </w:r>
      <w:r w:rsidR="00E32068">
        <w:rPr>
          <w:rFonts w:ascii="Book Antiqua" w:hAnsi="Book Antiqua" w:cstheme="majorBidi"/>
          <w:sz w:val="24"/>
          <w:szCs w:val="24"/>
        </w:rPr>
        <w:t xml:space="preserve">could </w:t>
      </w:r>
      <w:r w:rsidRPr="008B131A">
        <w:rPr>
          <w:rFonts w:ascii="Book Antiqua" w:hAnsi="Book Antiqua" w:cstheme="majorBidi"/>
          <w:sz w:val="24"/>
          <w:szCs w:val="24"/>
        </w:rPr>
        <w:t xml:space="preserve">not be projected such as: graphic media, realia, and models and visual media that </w:t>
      </w:r>
      <w:r w:rsidR="00E32068">
        <w:rPr>
          <w:rFonts w:ascii="Book Antiqua" w:hAnsi="Book Antiqua" w:cstheme="majorBidi"/>
          <w:sz w:val="24"/>
          <w:szCs w:val="24"/>
        </w:rPr>
        <w:t>could</w:t>
      </w:r>
      <w:r w:rsidRPr="008B131A">
        <w:rPr>
          <w:rFonts w:ascii="Book Antiqua" w:hAnsi="Book Antiqua" w:cstheme="majorBidi"/>
          <w:sz w:val="24"/>
          <w:szCs w:val="24"/>
        </w:rPr>
        <w:t xml:space="preserve"> be projected such as LCD projectors. and digital cameras. The development of visual media for learning Arabic </w:t>
      </w:r>
      <w:r w:rsidR="00E32068">
        <w:rPr>
          <w:rFonts w:ascii="Book Antiqua" w:hAnsi="Book Antiqua" w:cstheme="majorBidi"/>
          <w:sz w:val="24"/>
          <w:szCs w:val="24"/>
        </w:rPr>
        <w:t xml:space="preserve">could </w:t>
      </w:r>
      <w:r w:rsidRPr="008B131A">
        <w:rPr>
          <w:rFonts w:ascii="Book Antiqua" w:hAnsi="Book Antiqua" w:cstheme="majorBidi"/>
          <w:sz w:val="24"/>
          <w:szCs w:val="24"/>
        </w:rPr>
        <w:t xml:space="preserve">be developed with various models of learning media development, one of which is the ADDIE model by following the steps: analysis, design, </w:t>
      </w:r>
      <w:r w:rsidR="007448C6" w:rsidRPr="008B131A">
        <w:rPr>
          <w:rFonts w:ascii="Book Antiqua" w:hAnsi="Book Antiqua" w:cstheme="majorBidi"/>
          <w:i/>
          <w:iCs/>
          <w:sz w:val="24"/>
          <w:szCs w:val="24"/>
        </w:rPr>
        <w:t>develop</w:t>
      </w:r>
      <w:r w:rsidR="00E32068">
        <w:rPr>
          <w:rFonts w:ascii="Book Antiqua" w:hAnsi="Book Antiqua" w:cstheme="majorBidi"/>
          <w:i/>
          <w:iCs/>
          <w:sz w:val="24"/>
          <w:szCs w:val="24"/>
        </w:rPr>
        <w:t>,</w:t>
      </w:r>
      <w:r w:rsidR="007448C6" w:rsidRPr="008B131A">
        <w:rPr>
          <w:rFonts w:ascii="Book Antiqua" w:hAnsi="Book Antiqua" w:cstheme="majorBidi"/>
          <w:sz w:val="24"/>
          <w:szCs w:val="24"/>
        </w:rPr>
        <w:t xml:space="preserve"> implementation, and evaluation. </w:t>
      </w:r>
      <w:r w:rsidR="007F37AD">
        <w:rPr>
          <w:rFonts w:ascii="Book Antiqua" w:hAnsi="Book Antiqua" w:cstheme="majorBidi"/>
          <w:sz w:val="24"/>
          <w:szCs w:val="24"/>
        </w:rPr>
        <w:t xml:space="preserve">The analysis process </w:t>
      </w:r>
      <w:r w:rsidR="003329E8">
        <w:rPr>
          <w:rFonts w:ascii="Book Antiqua" w:hAnsi="Book Antiqua" w:cstheme="majorBidi"/>
          <w:sz w:val="24"/>
          <w:szCs w:val="24"/>
          <w:lang w:val="en-US"/>
        </w:rPr>
        <w:t>was</w:t>
      </w:r>
      <w:r w:rsidR="007F37AD">
        <w:rPr>
          <w:rFonts w:ascii="Book Antiqua" w:hAnsi="Book Antiqua" w:cstheme="majorBidi"/>
          <w:sz w:val="24"/>
          <w:szCs w:val="24"/>
        </w:rPr>
        <w:t xml:space="preserve"> related to the interest of students in Arabic, the learning design </w:t>
      </w:r>
      <w:r w:rsidR="003329E8">
        <w:rPr>
          <w:rFonts w:ascii="Book Antiqua" w:hAnsi="Book Antiqua" w:cstheme="majorBidi"/>
          <w:sz w:val="24"/>
          <w:szCs w:val="24"/>
          <w:lang w:val="en-US"/>
        </w:rPr>
        <w:t>was</w:t>
      </w:r>
      <w:r w:rsidR="007F37AD">
        <w:rPr>
          <w:rFonts w:ascii="Book Antiqua" w:hAnsi="Book Antiqua" w:cstheme="majorBidi"/>
          <w:sz w:val="24"/>
          <w:szCs w:val="24"/>
        </w:rPr>
        <w:t xml:space="preserve"> adjusted to the basic abilities and learning styles of the students, the material development process </w:t>
      </w:r>
      <w:r w:rsidR="003329E8">
        <w:rPr>
          <w:rFonts w:ascii="Book Antiqua" w:hAnsi="Book Antiqua" w:cstheme="majorBidi"/>
          <w:sz w:val="24"/>
          <w:szCs w:val="24"/>
          <w:lang w:val="en-US"/>
        </w:rPr>
        <w:t>was</w:t>
      </w:r>
      <w:r w:rsidR="007F37AD">
        <w:rPr>
          <w:rFonts w:ascii="Book Antiqua" w:hAnsi="Book Antiqua" w:cstheme="majorBidi"/>
          <w:sz w:val="24"/>
          <w:szCs w:val="24"/>
        </w:rPr>
        <w:t xml:space="preserve"> based on the learning objectives</w:t>
      </w:r>
      <w:r w:rsidR="003329E8">
        <w:rPr>
          <w:rFonts w:ascii="Book Antiqua" w:hAnsi="Book Antiqua" w:cstheme="majorBidi"/>
          <w:sz w:val="24"/>
          <w:szCs w:val="24"/>
        </w:rPr>
        <w:t>, the implementation process pa</w:t>
      </w:r>
      <w:r w:rsidR="003329E8">
        <w:rPr>
          <w:rFonts w:ascii="Book Antiqua" w:hAnsi="Book Antiqua" w:cstheme="majorBidi"/>
          <w:sz w:val="24"/>
          <w:szCs w:val="24"/>
          <w:lang w:val="en-US"/>
        </w:rPr>
        <w:t>id</w:t>
      </w:r>
      <w:r w:rsidR="007F37AD">
        <w:rPr>
          <w:rFonts w:ascii="Book Antiqua" w:hAnsi="Book Antiqua" w:cstheme="majorBidi"/>
          <w:sz w:val="24"/>
          <w:szCs w:val="24"/>
        </w:rPr>
        <w:t xml:space="preserve"> attention to the readiness of students, and evaluation to ensure the achievement of learning objectives. </w:t>
      </w:r>
      <w:r w:rsidR="00A60F7E" w:rsidRPr="008B131A">
        <w:rPr>
          <w:rFonts w:ascii="Book Antiqua" w:hAnsi="Book Antiqua" w:cstheme="majorBidi"/>
          <w:sz w:val="24"/>
          <w:szCs w:val="24"/>
        </w:rPr>
        <w:t xml:space="preserve">Hopefully this paper </w:t>
      </w:r>
      <w:r w:rsidR="003329E8">
        <w:rPr>
          <w:rFonts w:ascii="Book Antiqua" w:hAnsi="Book Antiqua" w:cstheme="majorBidi"/>
          <w:sz w:val="24"/>
          <w:szCs w:val="24"/>
        </w:rPr>
        <w:t>could</w:t>
      </w:r>
      <w:r w:rsidR="00A60F7E" w:rsidRPr="008B131A">
        <w:rPr>
          <w:rFonts w:ascii="Book Antiqua" w:hAnsi="Book Antiqua" w:cstheme="majorBidi"/>
          <w:sz w:val="24"/>
          <w:szCs w:val="24"/>
        </w:rPr>
        <w:t xml:space="preserve"> be </w:t>
      </w:r>
      <w:r w:rsidR="007F37AD">
        <w:rPr>
          <w:rFonts w:ascii="Book Antiqua" w:hAnsi="Book Antiqua" w:cstheme="majorBidi"/>
          <w:sz w:val="24"/>
          <w:szCs w:val="24"/>
        </w:rPr>
        <w:t xml:space="preserve">further developed </w:t>
      </w:r>
      <w:r w:rsidR="00A60F7E" w:rsidRPr="008B131A">
        <w:rPr>
          <w:rFonts w:ascii="Book Antiqua" w:hAnsi="Book Antiqua" w:cstheme="majorBidi"/>
          <w:sz w:val="24"/>
          <w:szCs w:val="24"/>
        </w:rPr>
        <w:t>for the needs of developing visual media according to the context of time and place.</w:t>
      </w:r>
    </w:p>
    <w:bookmarkEnd w:id="0"/>
    <w:p w14:paraId="6481F907" w14:textId="77777777" w:rsidR="00924849" w:rsidRPr="008B131A" w:rsidRDefault="00924849" w:rsidP="00727D35">
      <w:pPr>
        <w:spacing w:after="0" w:line="240" w:lineRule="auto"/>
        <w:jc w:val="both"/>
        <w:rPr>
          <w:rFonts w:ascii="Book Antiqua" w:hAnsi="Book Antiqua" w:cstheme="majorBidi"/>
          <w:sz w:val="24"/>
          <w:szCs w:val="24"/>
        </w:rPr>
      </w:pPr>
    </w:p>
    <w:p w14:paraId="364A2FBE" w14:textId="77777777" w:rsidR="00274466" w:rsidRDefault="00274466" w:rsidP="00727D35">
      <w:pPr>
        <w:pStyle w:val="DaftarParagraf"/>
        <w:spacing w:after="0" w:line="240" w:lineRule="auto"/>
        <w:jc w:val="center"/>
        <w:rPr>
          <w:rFonts w:ascii="Book Antiqua" w:hAnsi="Book Antiqua" w:cstheme="majorBidi"/>
          <w:b/>
          <w:bCs/>
          <w:sz w:val="24"/>
          <w:szCs w:val="24"/>
        </w:rPr>
      </w:pPr>
    </w:p>
    <w:p w14:paraId="693B7A07" w14:textId="0F56CF91" w:rsidR="009367C7" w:rsidRDefault="00261E12" w:rsidP="00727D35">
      <w:pPr>
        <w:pStyle w:val="DaftarParagraf"/>
        <w:spacing w:after="0" w:line="240" w:lineRule="auto"/>
        <w:jc w:val="center"/>
        <w:rPr>
          <w:rFonts w:ascii="Book Antiqua" w:hAnsi="Book Antiqua" w:cstheme="majorBidi"/>
          <w:b/>
          <w:bCs/>
          <w:sz w:val="24"/>
          <w:szCs w:val="24"/>
        </w:rPr>
      </w:pPr>
      <w:r>
        <w:rPr>
          <w:rFonts w:ascii="Book Antiqua" w:hAnsi="Book Antiqua" w:cstheme="majorBidi"/>
          <w:b/>
          <w:bCs/>
          <w:sz w:val="24"/>
          <w:szCs w:val="24"/>
        </w:rPr>
        <w:t>REFERENCES</w:t>
      </w:r>
    </w:p>
    <w:p w14:paraId="47195BEF" w14:textId="77777777" w:rsidR="00D27E11" w:rsidRPr="008B131A" w:rsidRDefault="00D27E11" w:rsidP="00727D35">
      <w:pPr>
        <w:pStyle w:val="DaftarParagraf"/>
        <w:spacing w:after="0" w:line="240" w:lineRule="auto"/>
        <w:jc w:val="center"/>
        <w:rPr>
          <w:rFonts w:ascii="Book Antiqua" w:hAnsi="Book Antiqua" w:cstheme="majorBidi"/>
          <w:b/>
          <w:bCs/>
          <w:sz w:val="24"/>
          <w:szCs w:val="24"/>
        </w:rPr>
      </w:pPr>
    </w:p>
    <w:p w14:paraId="48D006AB" w14:textId="77777777" w:rsidR="003C2C97" w:rsidRPr="00803133" w:rsidRDefault="00274466" w:rsidP="00803133">
      <w:pPr>
        <w:pStyle w:val="Bibliografi"/>
        <w:jc w:val="both"/>
        <w:rPr>
          <w:rFonts w:ascii="Book Antiqua" w:hAnsi="Book Antiqua"/>
          <w:sz w:val="24"/>
        </w:rPr>
      </w:pPr>
      <w:r w:rsidRPr="00803133">
        <w:rPr>
          <w:rFonts w:ascii="Book Antiqua" w:hAnsi="Book Antiqua" w:cstheme="majorBidi"/>
        </w:rPr>
        <w:fldChar w:fldCharType="begin" w:fldLock="1"/>
      </w:r>
      <w:r w:rsidR="003C2C97" w:rsidRPr="00803133">
        <w:rPr>
          <w:rFonts w:ascii="Book Antiqua" w:hAnsi="Book Antiqua" w:cstheme="majorBidi"/>
        </w:rPr>
        <w:instrText xml:space="preserve"> ADDIN ZOTERO_BIBL {"uncited":[],"omitted":[],"custom":[]} CSL_BIBLIOGRAPHY </w:instrText>
      </w:r>
      <w:r w:rsidRPr="00803133">
        <w:rPr>
          <w:rFonts w:ascii="Book Antiqua" w:hAnsi="Book Antiqua" w:cstheme="majorBidi"/>
        </w:rPr>
        <w:fldChar w:fldCharType="separate"/>
      </w:r>
      <w:r w:rsidR="003C2C97" w:rsidRPr="00803133">
        <w:rPr>
          <w:rFonts w:ascii="Book Antiqua" w:hAnsi="Book Antiqua"/>
          <w:sz w:val="24"/>
        </w:rPr>
        <w:t xml:space="preserve">Abdul Wahab Rosyidi dan Mamlu’atul Ni’mah. </w:t>
      </w:r>
      <w:r w:rsidR="003C2C97" w:rsidRPr="00803133">
        <w:rPr>
          <w:rFonts w:ascii="Book Antiqua" w:hAnsi="Book Antiqua"/>
          <w:i/>
          <w:iCs/>
          <w:sz w:val="24"/>
        </w:rPr>
        <w:t>Memahami Konsep Dasar Pembelajaran Bahasa Arab</w:t>
      </w:r>
      <w:r w:rsidR="003C2C97" w:rsidRPr="00803133">
        <w:rPr>
          <w:rFonts w:ascii="Book Antiqua" w:hAnsi="Book Antiqua"/>
          <w:sz w:val="24"/>
        </w:rPr>
        <w:t>. Malang: UIN-Maliki Press, 2011.</w:t>
      </w:r>
    </w:p>
    <w:p w14:paraId="6F9CA988"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Arsyad, Azhar. </w:t>
      </w:r>
      <w:r w:rsidRPr="00803133">
        <w:rPr>
          <w:rFonts w:ascii="Book Antiqua" w:hAnsi="Book Antiqua"/>
          <w:i/>
          <w:iCs/>
          <w:sz w:val="24"/>
        </w:rPr>
        <w:t>Media Pembelajaran</w:t>
      </w:r>
      <w:r w:rsidRPr="00803133">
        <w:rPr>
          <w:rFonts w:ascii="Book Antiqua" w:hAnsi="Book Antiqua"/>
          <w:sz w:val="24"/>
        </w:rPr>
        <w:t>. Jakarta: Rajawali Press, 2001.</w:t>
      </w:r>
    </w:p>
    <w:p w14:paraId="6820B752"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Asep Sunarko dan Nuria Hafsah. “Media Realia Dalam Meningkatkan Penguasaan Mufrodat Di Mts Ma’arif Tembarak Temanggung.” </w:t>
      </w:r>
      <w:r w:rsidRPr="00803133">
        <w:rPr>
          <w:rFonts w:ascii="Book Antiqua" w:hAnsi="Book Antiqua"/>
          <w:i/>
          <w:iCs/>
          <w:sz w:val="24"/>
        </w:rPr>
        <w:t>Lisanan Arabiya</w:t>
      </w:r>
      <w:r w:rsidRPr="00803133">
        <w:rPr>
          <w:rFonts w:ascii="Book Antiqua" w:hAnsi="Book Antiqua"/>
          <w:sz w:val="24"/>
        </w:rPr>
        <w:t xml:space="preserve"> Vol.2, no. No. 1 (2018): 124.</w:t>
      </w:r>
    </w:p>
    <w:p w14:paraId="4A25BACD"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lastRenderedPageBreak/>
        <w:t>Badan Pembinaan dan Pengembangan Bahasa. “KBBI Daring,” 2016.</w:t>
      </w:r>
    </w:p>
    <w:p w14:paraId="247C2789"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Darisy Syafaah. “Inovasi Pembelajaran Bahasa Arab Pada Prodi Bahasa Dan Sastra Arab IAIN Tulungagung Dalam Menghadapi Tantangan Era Industri 4.0.” In </w:t>
      </w:r>
      <w:r w:rsidRPr="00803133">
        <w:rPr>
          <w:rFonts w:ascii="Book Antiqua" w:hAnsi="Book Antiqua"/>
          <w:i/>
          <w:iCs/>
          <w:sz w:val="24"/>
        </w:rPr>
        <w:t>Prosiding Konferensi Nasional Bahasa Arab V</w:t>
      </w:r>
      <w:r w:rsidRPr="00803133">
        <w:rPr>
          <w:rFonts w:ascii="Book Antiqua" w:hAnsi="Book Antiqua"/>
          <w:sz w:val="24"/>
        </w:rPr>
        <w:t>, 855, 2019.</w:t>
      </w:r>
    </w:p>
    <w:p w14:paraId="4A057D2C"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Gunarti, Tri Tami. “Pengembangan Media Pembelajaran Bahasa Arab Berbasis Audio Visual Untuk Meningkatkan Maharah Istima’ Pada Siswa-Siswi Madrasah Ibtidaiyah.” </w:t>
      </w:r>
      <w:r w:rsidRPr="00803133">
        <w:rPr>
          <w:rFonts w:ascii="Book Antiqua" w:hAnsi="Book Antiqua"/>
          <w:i/>
          <w:iCs/>
          <w:sz w:val="24"/>
        </w:rPr>
        <w:t>Awwaliyah: Jurnal Pendidikan Guru Madrasah Ibtidaiyah</w:t>
      </w:r>
      <w:r w:rsidRPr="00803133">
        <w:rPr>
          <w:rFonts w:ascii="Book Antiqua" w:hAnsi="Book Antiqua"/>
          <w:sz w:val="24"/>
        </w:rPr>
        <w:t xml:space="preserve"> 3, no. 2 (2020): 122–29.</w:t>
      </w:r>
    </w:p>
    <w:p w14:paraId="4F9FE8FC"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Hamdan Husen Batubara dan Dessy Noor Ariani. “Model Pengembangan Media Pembelajaran Adaptif Di Sekolah Dasar.” </w:t>
      </w:r>
      <w:r w:rsidRPr="00803133">
        <w:rPr>
          <w:rFonts w:ascii="Book Antiqua" w:hAnsi="Book Antiqua"/>
          <w:i/>
          <w:iCs/>
          <w:sz w:val="24"/>
        </w:rPr>
        <w:t>Muallimuna</w:t>
      </w:r>
      <w:r w:rsidRPr="00803133">
        <w:rPr>
          <w:rFonts w:ascii="Book Antiqua" w:hAnsi="Book Antiqua"/>
          <w:sz w:val="24"/>
        </w:rPr>
        <w:t xml:space="preserve"> Vol. 5, no. No. 1 (2019): 41–42.</w:t>
      </w:r>
    </w:p>
    <w:p w14:paraId="44B9E9E2"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Haniah, Haniah. “Pemanfaatan Teknologi Informasi Dalam Mengatasi Masalah Belajar Bahasa Arab.” </w:t>
      </w:r>
      <w:r w:rsidRPr="00803133">
        <w:rPr>
          <w:rFonts w:ascii="Book Antiqua" w:hAnsi="Book Antiqua"/>
          <w:i/>
          <w:iCs/>
          <w:sz w:val="24"/>
        </w:rPr>
        <w:t>Al-Ta’rib</w:t>
      </w:r>
      <w:r w:rsidRPr="00803133">
        <w:rPr>
          <w:rFonts w:ascii="Times New Roman" w:hAnsi="Times New Roman" w:cs="Times New Roman"/>
          <w:i/>
          <w:iCs/>
          <w:sz w:val="24"/>
        </w:rPr>
        <w:t> </w:t>
      </w:r>
      <w:r w:rsidRPr="00803133">
        <w:rPr>
          <w:rFonts w:ascii="Book Antiqua" w:hAnsi="Book Antiqua"/>
          <w:i/>
          <w:iCs/>
          <w:sz w:val="24"/>
        </w:rPr>
        <w:t>: Jurnal Ilmiah Program Studi Pendidikan Bahasa Arab IAIN Palangka Raya</w:t>
      </w:r>
      <w:r w:rsidRPr="00803133">
        <w:rPr>
          <w:rFonts w:ascii="Book Antiqua" w:hAnsi="Book Antiqua"/>
          <w:sz w:val="24"/>
        </w:rPr>
        <w:t xml:space="preserve"> 2, no. 1 (2014): 1–19. https://doi.org/10.23971/altarib.v2i1.588.</w:t>
      </w:r>
    </w:p>
    <w:p w14:paraId="2B4E50E1"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Imam Asrori. </w:t>
      </w:r>
      <w:r w:rsidRPr="00803133">
        <w:rPr>
          <w:rFonts w:ascii="Book Antiqua" w:hAnsi="Book Antiqua"/>
          <w:i/>
          <w:iCs/>
          <w:sz w:val="24"/>
        </w:rPr>
        <w:t>Media Pembelajaran Bahasa Arab</w:t>
      </w:r>
      <w:r w:rsidRPr="00803133">
        <w:rPr>
          <w:rFonts w:ascii="Book Antiqua" w:hAnsi="Book Antiqua"/>
          <w:sz w:val="24"/>
        </w:rPr>
        <w:t>. Malang: CV. Bintang Sejahtera, 2015.</w:t>
      </w:r>
    </w:p>
    <w:p w14:paraId="7681900B"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Moh. Khasairi. “Pengembangan Komponen Bahasa Arab Di Madrasah Aliyah.” </w:t>
      </w:r>
      <w:r w:rsidRPr="00803133">
        <w:rPr>
          <w:rFonts w:ascii="Book Antiqua" w:hAnsi="Book Antiqua"/>
          <w:i/>
          <w:iCs/>
          <w:sz w:val="24"/>
        </w:rPr>
        <w:t>Bahasa Dan Seni</w:t>
      </w:r>
      <w:r w:rsidRPr="00803133">
        <w:rPr>
          <w:rFonts w:ascii="Book Antiqua" w:hAnsi="Book Antiqua"/>
          <w:sz w:val="24"/>
        </w:rPr>
        <w:t xml:space="preserve"> Vol. 14, no. No. 1 (2013): h. 65.</w:t>
      </w:r>
    </w:p>
    <w:p w14:paraId="637FDAB3"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Naidin Syamsuddin. “Pengembangan Teknologi Audio Visual Dalam Pembelajaran Bahasa Arab.” </w:t>
      </w:r>
      <w:r w:rsidRPr="00803133">
        <w:rPr>
          <w:rFonts w:ascii="Book Antiqua" w:hAnsi="Book Antiqua"/>
          <w:i/>
          <w:iCs/>
          <w:sz w:val="24"/>
        </w:rPr>
        <w:t>Jurnal Konsepsi</w:t>
      </w:r>
      <w:r w:rsidRPr="00803133">
        <w:rPr>
          <w:rFonts w:ascii="Book Antiqua" w:hAnsi="Book Antiqua"/>
          <w:sz w:val="24"/>
        </w:rPr>
        <w:t xml:space="preserve"> Vol. 10, no. No. 4 (2022): 414–20.</w:t>
      </w:r>
    </w:p>
    <w:p w14:paraId="3AF5E3AA"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Nana Sudjana dan Ahmad Rivai. </w:t>
      </w:r>
      <w:r w:rsidRPr="00803133">
        <w:rPr>
          <w:rFonts w:ascii="Book Antiqua" w:hAnsi="Book Antiqua"/>
          <w:i/>
          <w:iCs/>
          <w:sz w:val="24"/>
        </w:rPr>
        <w:t>Media Pengajaran</w:t>
      </w:r>
      <w:r w:rsidRPr="00803133">
        <w:rPr>
          <w:rFonts w:ascii="Book Antiqua" w:hAnsi="Book Antiqua"/>
          <w:sz w:val="24"/>
        </w:rPr>
        <w:t>. Bandung: PT. Sinar Baru Algesindo, 2009.</w:t>
      </w:r>
    </w:p>
    <w:p w14:paraId="062BB40C"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Pane, Aprida, and Muhammad Darwis Dasopang. “Belajar Dan Pembelajaran.” </w:t>
      </w:r>
      <w:r w:rsidRPr="00803133">
        <w:rPr>
          <w:rFonts w:ascii="Book Antiqua" w:hAnsi="Book Antiqua"/>
          <w:i/>
          <w:iCs/>
          <w:sz w:val="24"/>
        </w:rPr>
        <w:t>FITRAH:Jurnal Kajian Ilmu-Ilmu Keislaman</w:t>
      </w:r>
      <w:r w:rsidRPr="00803133">
        <w:rPr>
          <w:rFonts w:ascii="Book Antiqua" w:hAnsi="Book Antiqua"/>
          <w:sz w:val="24"/>
        </w:rPr>
        <w:t xml:space="preserve"> 3, no. 2 (2017): 333. https://doi.org/10.24952/fitrah.v3i2.945.</w:t>
      </w:r>
    </w:p>
    <w:p w14:paraId="55A6E82E"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PMA No. 2 Tahun 2008, Tentang Standar Kompetensi Lulusan Dan Standar Isi Pendidikan Agama Islam Dan Bahasa Arab Di Madrasah,” 2008.</w:t>
      </w:r>
    </w:p>
    <w:p w14:paraId="7F2612E9"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Raudatussolihah, Baiq. “Pengembangan Teknologi Audio-Visual Dalam Pembelajaran Bahasa Arab.” </w:t>
      </w:r>
      <w:r w:rsidRPr="00803133">
        <w:rPr>
          <w:rFonts w:ascii="Book Antiqua" w:hAnsi="Book Antiqua"/>
          <w:i/>
          <w:iCs/>
          <w:sz w:val="24"/>
        </w:rPr>
        <w:t>Education and Learning Journal</w:t>
      </w:r>
      <w:r w:rsidRPr="00803133">
        <w:rPr>
          <w:rFonts w:ascii="Book Antiqua" w:hAnsi="Book Antiqua"/>
          <w:sz w:val="24"/>
        </w:rPr>
        <w:t xml:space="preserve"> 3, no. 1 (2022): 53. https://doi.org/10.33096/eljour.v3i1.150.</w:t>
      </w:r>
    </w:p>
    <w:p w14:paraId="72B06B8E"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Rukimin. “Pengembangan Media Pembelajaran Untuk Meningkatan Hasil Belajar Bahasa Arab.” </w:t>
      </w:r>
      <w:r w:rsidRPr="00803133">
        <w:rPr>
          <w:rFonts w:ascii="Book Antiqua" w:hAnsi="Book Antiqua"/>
          <w:i/>
          <w:iCs/>
          <w:sz w:val="24"/>
        </w:rPr>
        <w:t>Ganeca Swara</w:t>
      </w:r>
      <w:r w:rsidRPr="00803133">
        <w:rPr>
          <w:rFonts w:ascii="Book Antiqua" w:hAnsi="Book Antiqua"/>
          <w:sz w:val="24"/>
        </w:rPr>
        <w:t xml:space="preserve"> Vol. 11, no. No. 1 (2017): 20.</w:t>
      </w:r>
    </w:p>
    <w:p w14:paraId="751B0A9D"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Sudarti, Dwi Okti. “Kajian Teori Behavioristik Stimulus Dan Respon Dalam Meningkatkan Minat Belajar Siswa.” </w:t>
      </w:r>
      <w:r w:rsidRPr="00803133">
        <w:rPr>
          <w:rFonts w:ascii="Book Antiqua" w:hAnsi="Book Antiqua"/>
          <w:i/>
          <w:iCs/>
          <w:sz w:val="24"/>
        </w:rPr>
        <w:t>Tarbawi: Jurnal Pendidikan Islam</w:t>
      </w:r>
      <w:r w:rsidRPr="00803133">
        <w:rPr>
          <w:rFonts w:ascii="Book Antiqua" w:hAnsi="Book Antiqua"/>
          <w:sz w:val="24"/>
        </w:rPr>
        <w:t xml:space="preserve"> 16, no. 2 (2019): 55–72.</w:t>
      </w:r>
    </w:p>
    <w:p w14:paraId="297315C2"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Susilana. </w:t>
      </w:r>
      <w:r w:rsidRPr="00803133">
        <w:rPr>
          <w:rFonts w:ascii="Book Antiqua" w:hAnsi="Book Antiqua"/>
          <w:i/>
          <w:iCs/>
          <w:sz w:val="24"/>
        </w:rPr>
        <w:t>Media Pembelajaran; Hakikat, Pengembangan, Pemanfaat, Dan Penilaian</w:t>
      </w:r>
      <w:r w:rsidRPr="00803133">
        <w:rPr>
          <w:rFonts w:ascii="Book Antiqua" w:hAnsi="Book Antiqua"/>
          <w:sz w:val="24"/>
        </w:rPr>
        <w:t>. Bandung: CV. Wacana Prima, 2009.</w:t>
      </w:r>
    </w:p>
    <w:p w14:paraId="3F167C88"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Wina Sanjaya. </w:t>
      </w:r>
      <w:r w:rsidRPr="00803133">
        <w:rPr>
          <w:rFonts w:ascii="Book Antiqua" w:hAnsi="Book Antiqua"/>
          <w:i/>
          <w:iCs/>
          <w:sz w:val="24"/>
        </w:rPr>
        <w:t>Strategi Pembelajaran</w:t>
      </w:r>
      <w:r w:rsidRPr="00803133">
        <w:rPr>
          <w:rFonts w:ascii="Book Antiqua" w:hAnsi="Book Antiqua"/>
          <w:sz w:val="24"/>
        </w:rPr>
        <w:t>. Jakarta: Kencana Prenada Media Group, 2006.</w:t>
      </w:r>
    </w:p>
    <w:p w14:paraId="5CB44B11"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Yaumi, Muhammad. </w:t>
      </w:r>
      <w:r w:rsidRPr="00803133">
        <w:rPr>
          <w:rFonts w:ascii="Book Antiqua" w:hAnsi="Book Antiqua"/>
          <w:i/>
          <w:iCs/>
          <w:sz w:val="24"/>
        </w:rPr>
        <w:t>Media Dan Teknologi Pembelajaran</w:t>
      </w:r>
      <w:r w:rsidRPr="00803133">
        <w:rPr>
          <w:rFonts w:ascii="Book Antiqua" w:hAnsi="Book Antiqua"/>
          <w:sz w:val="24"/>
        </w:rPr>
        <w:t xml:space="preserve">. </w:t>
      </w:r>
      <w:r w:rsidRPr="00803133">
        <w:rPr>
          <w:rFonts w:ascii="Book Antiqua" w:hAnsi="Book Antiqua"/>
          <w:i/>
          <w:iCs/>
          <w:sz w:val="24"/>
        </w:rPr>
        <w:t>Jakarta</w:t>
      </w:r>
      <w:r w:rsidRPr="00803133">
        <w:rPr>
          <w:rFonts w:ascii="Book Antiqua" w:hAnsi="Book Antiqua"/>
          <w:sz w:val="24"/>
        </w:rPr>
        <w:t>. Jakarta, 2018.</w:t>
      </w:r>
    </w:p>
    <w:p w14:paraId="0BB0A6F7" w14:textId="77777777" w:rsidR="003C2C97" w:rsidRPr="00803133" w:rsidRDefault="003C2C97" w:rsidP="00803133">
      <w:pPr>
        <w:pStyle w:val="Bibliografi"/>
        <w:jc w:val="both"/>
        <w:rPr>
          <w:rFonts w:ascii="Book Antiqua" w:hAnsi="Book Antiqua"/>
          <w:sz w:val="24"/>
        </w:rPr>
      </w:pPr>
      <w:r w:rsidRPr="00803133">
        <w:rPr>
          <w:rFonts w:ascii="Book Antiqua" w:hAnsi="Book Antiqua"/>
          <w:sz w:val="24"/>
        </w:rPr>
        <w:t xml:space="preserve">Zulkifli Rusbi. “Upaya Guru Mengembangkan Media Visual Dalam Proses Pembelajaran Fiqih MAN Kuok Bangkinang Kabupaten Kampar.” </w:t>
      </w:r>
      <w:r w:rsidRPr="00803133">
        <w:rPr>
          <w:rFonts w:ascii="Book Antiqua" w:hAnsi="Book Antiqua"/>
          <w:i/>
          <w:iCs/>
          <w:sz w:val="24"/>
        </w:rPr>
        <w:t>Jurnal Al-Hikmah</w:t>
      </w:r>
      <w:r w:rsidRPr="00803133">
        <w:rPr>
          <w:rFonts w:ascii="Book Antiqua" w:hAnsi="Book Antiqua"/>
          <w:sz w:val="24"/>
        </w:rPr>
        <w:t xml:space="preserve"> Vol. 14, no. No. 1 (2017): h. 28.</w:t>
      </w:r>
    </w:p>
    <w:p w14:paraId="7970B331" w14:textId="6A8F7972" w:rsidR="000E4EB9" w:rsidRPr="00444AEE" w:rsidRDefault="00274466" w:rsidP="00803133">
      <w:pPr>
        <w:pStyle w:val="TeksCatatanKaki"/>
        <w:ind w:left="540" w:hanging="540"/>
        <w:jc w:val="both"/>
        <w:rPr>
          <w:rFonts w:ascii="Book Antiqua" w:hAnsi="Book Antiqua" w:cstheme="majorBidi"/>
          <w:sz w:val="24"/>
          <w:szCs w:val="24"/>
        </w:rPr>
      </w:pPr>
      <w:r w:rsidRPr="00803133">
        <w:rPr>
          <w:rFonts w:ascii="Book Antiqua" w:hAnsi="Book Antiqua" w:cstheme="majorBidi"/>
          <w:sz w:val="24"/>
          <w:szCs w:val="24"/>
        </w:rPr>
        <w:fldChar w:fldCharType="end"/>
      </w:r>
    </w:p>
    <w:p w14:paraId="3A055086" w14:textId="77777777" w:rsidR="000E4EB9" w:rsidRPr="00444AEE" w:rsidRDefault="000E4EB9" w:rsidP="00274466">
      <w:pPr>
        <w:pStyle w:val="TeksCatatanKaki"/>
        <w:ind w:left="540" w:hanging="540"/>
        <w:jc w:val="both"/>
        <w:rPr>
          <w:rFonts w:ascii="Book Antiqua" w:hAnsi="Book Antiqua" w:cstheme="majorBidi"/>
          <w:sz w:val="24"/>
          <w:szCs w:val="24"/>
        </w:rPr>
      </w:pPr>
    </w:p>
    <w:p w14:paraId="2144A874" w14:textId="77777777" w:rsidR="000E4EB9" w:rsidRPr="00444AEE" w:rsidRDefault="000E4EB9" w:rsidP="00274466">
      <w:pPr>
        <w:pStyle w:val="TeksCatatanKaki"/>
        <w:ind w:left="540" w:hanging="540"/>
        <w:jc w:val="both"/>
        <w:rPr>
          <w:rFonts w:ascii="Book Antiqua" w:hAnsi="Book Antiqua" w:cstheme="majorBidi"/>
          <w:sz w:val="24"/>
          <w:szCs w:val="24"/>
        </w:rPr>
      </w:pPr>
    </w:p>
    <w:sectPr w:rsidR="000E4EB9" w:rsidRPr="00444AEE" w:rsidSect="00D02AD3">
      <w:headerReference w:type="even" r:id="rId10"/>
      <w:headerReference w:type="default" r:id="rId11"/>
      <w:footerReference w:type="even" r:id="rId12"/>
      <w:footerReference w:type="default" r:id="rId13"/>
      <w:headerReference w:type="first" r:id="rId14"/>
      <w:footerReference w:type="first" r:id="rId15"/>
      <w:pgSz w:w="12240" w:h="15840"/>
      <w:pgMar w:top="1440" w:right="1620" w:bottom="1440" w:left="189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7FB6D" w14:textId="77777777" w:rsidR="003F154C" w:rsidRDefault="003F154C" w:rsidP="00CF42CB">
      <w:pPr>
        <w:spacing w:after="0" w:line="240" w:lineRule="auto"/>
      </w:pPr>
      <w:r>
        <w:separator/>
      </w:r>
    </w:p>
  </w:endnote>
  <w:endnote w:type="continuationSeparator" w:id="0">
    <w:p w14:paraId="080F8767" w14:textId="77777777" w:rsidR="003F154C" w:rsidRDefault="003F154C" w:rsidP="00CF42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abDances">
    <w:altName w:val="Franklin Gothic Medium Cond"/>
    <w:panose1 w:val="020B0604020202020204"/>
    <w:charset w:val="00"/>
    <w:family w:val="auto"/>
    <w:notTrueType/>
    <w:pitch w:val="variable"/>
    <w:sig w:usb0="00000003" w:usb1="00000000" w:usb2="00000000" w:usb3="00000000" w:csb0="00000001" w:csb1="00000000"/>
  </w:font>
  <w:font w:name="Myriad Pro">
    <w:altName w:val="Segoe UI"/>
    <w:panose1 w:val="020B0604020202020204"/>
    <w:charset w:val="00"/>
    <w:family w:val="swiss"/>
    <w:notTrueType/>
    <w:pitch w:val="variable"/>
    <w:sig w:usb0="A00002AF" w:usb1="5000204B"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656D2" w14:textId="77777777" w:rsidR="001834EE" w:rsidRDefault="001834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9E701" w14:textId="77777777" w:rsidR="001834EE" w:rsidRDefault="001834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6861783"/>
      <w:docPartObj>
        <w:docPartGallery w:val="Page Numbers (Bottom of Page)"/>
        <w:docPartUnique/>
      </w:docPartObj>
    </w:sdtPr>
    <w:sdtEndPr>
      <w:rPr>
        <w:noProof/>
      </w:rPr>
    </w:sdtEndPr>
    <w:sdtContent>
      <w:p w14:paraId="313C4463" w14:textId="0C0244F6" w:rsidR="00864B7A" w:rsidRDefault="00864B7A">
        <w:pPr>
          <w:pStyle w:val="Footer"/>
          <w:jc w:val="center"/>
        </w:pPr>
        <w:r>
          <w:fldChar w:fldCharType="begin"/>
        </w:r>
        <w:r>
          <w:instrText xml:space="preserve"> PAGE   \* MERGEFORMAT </w:instrText>
        </w:r>
        <w:r>
          <w:fldChar w:fldCharType="separate"/>
        </w:r>
        <w:r w:rsidR="00B338D6">
          <w:rPr>
            <w:noProof/>
          </w:rPr>
          <w:t>1</w:t>
        </w:r>
        <w:r>
          <w:rPr>
            <w:noProof/>
          </w:rPr>
          <w:fldChar w:fldCharType="end"/>
        </w:r>
      </w:p>
    </w:sdtContent>
  </w:sdt>
  <w:p w14:paraId="70185291" w14:textId="77777777" w:rsidR="00864B7A" w:rsidRDefault="00864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85C8B" w14:textId="77777777" w:rsidR="003F154C" w:rsidRDefault="003F154C" w:rsidP="00CF42CB">
      <w:pPr>
        <w:spacing w:after="0" w:line="240" w:lineRule="auto"/>
      </w:pPr>
      <w:r>
        <w:separator/>
      </w:r>
    </w:p>
  </w:footnote>
  <w:footnote w:type="continuationSeparator" w:id="0">
    <w:p w14:paraId="637F895F" w14:textId="77777777" w:rsidR="003F154C" w:rsidRDefault="003F154C" w:rsidP="00CF42CB">
      <w:pPr>
        <w:spacing w:after="0" w:line="240" w:lineRule="auto"/>
      </w:pPr>
      <w:r>
        <w:continuationSeparator/>
      </w:r>
    </w:p>
  </w:footnote>
  <w:footnote w:id="1">
    <w:p w14:paraId="6D675224" w14:textId="77777777" w:rsidR="00A93A65" w:rsidRPr="00BF1634" w:rsidRDefault="00A93A65" w:rsidP="00A93A65">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41Rrafew","properties":{"formattedCitation":"Aprida Pane and Muhammad Darwis Dasopang, \\uc0\\u8220{}Belajar Dan Pembelajaran,\\uc0\\u8221{} {\\i{}FITRAH:Jurnal Kajian Ilmu-Ilmu Keislaman} 3, no. 2 (2017): 333, https://doi.org/10.24952/fitrah.v3i2.945.","plainCitation":"Aprida Pane and Muhammad Darwis Dasopang, “Belajar Dan Pembelajaran,” FITRAH:Jurnal Kajian Ilmu-Ilmu Keislaman 3, no. 2 (2017): 333, https://doi.org/10.24952/fitrah.v3i2.945.","noteIndex":1},"citationItems":[{"id":"2uNsmSmJ/kJ4vrX5t","uris":["http://www.mendeley.com/documents/?uuid=19a21b6b-7da4-4df4-afe6-336a745135a7"],"itemData":{"DOI":"10.24952/fitrah.v3i2.945","ISSN":"2442-6997","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 Keywords: Learning, Teaching, Learning Component Abstrak","author":[{"dropping-particle":"","family":"Pane","given":"Aprida","non-dropping-particle":"","parse-names":false,"suffix":""},{"dropping-particle":"","family":"Darwis Dasopang","given":"Muhammad","non-dropping-particle":"","parse-names":false,"suffix":""}],"container-title":"FITRAH:Jurnal Kajian Ilmu-ilmu Keislaman","id":"ITEM-1","issue":"2","issued":{"date-parts":[["2017"]]},"page":"333","title":"Belajar Dan Pembelajaran","type":"article-journal","volume":"3"}}],"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Aprida Pane and Muhammad Darwis Dasopang, “Belajar Dan Pembelajaran,” </w:t>
      </w:r>
      <w:r w:rsidRPr="00BF1634">
        <w:rPr>
          <w:rFonts w:ascii="Book Antiqua" w:hAnsi="Book Antiqua" w:cs="Times New Roman"/>
          <w:i/>
          <w:iCs/>
        </w:rPr>
        <w:t>FITRAH:Jurnal Kajian Ilmu-Ilmu Keislaman</w:t>
      </w:r>
      <w:r w:rsidRPr="00BF1634">
        <w:rPr>
          <w:rFonts w:ascii="Book Antiqua" w:hAnsi="Book Antiqua" w:cs="Times New Roman"/>
        </w:rPr>
        <w:t xml:space="preserve"> 3, no. 2 (2017): 333, https://doi.org/10.24952/fitrah.v3i2.945.</w:t>
      </w:r>
      <w:r w:rsidRPr="00BF1634">
        <w:rPr>
          <w:rFonts w:ascii="Book Antiqua" w:hAnsi="Book Antiqua"/>
        </w:rPr>
        <w:fldChar w:fldCharType="end"/>
      </w:r>
    </w:p>
  </w:footnote>
  <w:footnote w:id="2">
    <w:p w14:paraId="775EE72E" w14:textId="77777777" w:rsidR="00A93A65" w:rsidRPr="00BF1634" w:rsidRDefault="00A93A65" w:rsidP="00A93A65">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9DsfPyKp","properties":{"formattedCitation":"Dwi Okti Sudarti, \\uc0\\u8220{}Kajian Teori Behavioristik Stimulus Dan Respon Dalam Meningkatkan Minat Belajar Siswa,\\uc0\\u8221{} {\\i{}Tarbawi: Jurnal Pendidikan Islam} 16, no. 2 (2019): 55\\uc0\\u8211{}72.","plainCitation":"Dwi Okti Sudarti, “Kajian Teori Behavioristik Stimulus Dan Respon Dalam Meningkatkan Minat Belajar Siswa,” Tarbawi: Jurnal Pendidikan Islam 16, no. 2 (2019): 55–72.","noteIndex":2},"citationItems":[{"id":"2uNsmSmJ/WmRme2zE","uris":["http://www.mendeley.com/documents/?uuid=0282bd2f-9f6d-432b-8b75-fb3bb3c3b621"],"itemData":{"abstract":"Artikel ini menjelaskan teori belajar aliran psikologi behavioristik yang digunakan dalam proses belajar mengajar. Behavior sendiri merupakan salah satu pendekatan dalam psikologi pendidikan untuk mengatasi perilaku maladaptif menuju ke adaptif. Teori belajar behavioristik ialah teori belajar yang mengutamakan pada perubahan tingkah laku siswa sebagai akibat adanya stimulus dan respon. Belajar ialah serangkaian proses yang bertujuan untuk mengubah perilaku siswa melalui interaksi stimulus dan respon. Belajar merupakan asosiasi peristiwa yang diamati melalui stimulus dan respon. Minat merupakan faktor internal psikologis siswa yang sangat penting peranan nya dalam proses belajar mengajar, tujuan dari pembelajaran tidak akan sampai jika siswa memiliki minat yang rendah. Kurangnya minat siswa terhadap pembelajaran ini dikarnakan pembelajaran guru yang monoton menggunakan strategi ceramah, sehingga kurang adanya timbal balik antara guru dan murid dalam proses belajar mengajar. Dengan ini guru harus dapat memberikan stimulus yang tepat untuk diberikan kepada siswa sehingga terjadilah respon yang diinginkan. Adanya pembelajaran E-learning yang dijadikan stimulus antesenden untuk meningkatkan kemungkinan bahwa suatu respon tertentu akan muncul. Tulisan ini bermaksud menjelaskan stimulus dan respon dalam meningkatkan minat belajar siswa, dengan menggunakan media pembelajaran tambahan milenial yang inovatif, kretaif dan tampil berdasarkan perkembangan zaman menggunakan E-Learning agar siswa paham dan terampil.","author":[{"dropping-particle":"","family":"Sudarti","given":"Dwi Okti","non-dropping-particle":"","parse-names":false,"suffix":""}],"container-title":"Tarbawi: Jurnal Pendidikan Islam","id":"ITEM-1","issue":"2","issued":{"date-parts":[["2019"]]},"page":"55-72","title":"Kajian teori behavioristik stimulus dan respon dalam meningkatkan minat belajar siswa","type":"article-journal","volume":"16"}}],"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Dwi Okti Sudarti, “Kajian Teori Behavioristik Stimulus Dan Respon Dalam Meningkatkan Minat Belajar Siswa,” </w:t>
      </w:r>
      <w:r w:rsidRPr="00BF1634">
        <w:rPr>
          <w:rFonts w:ascii="Book Antiqua" w:hAnsi="Book Antiqua" w:cs="Times New Roman"/>
          <w:i/>
          <w:iCs/>
        </w:rPr>
        <w:t>Tarbawi: Jurnal Pendidikan Islam</w:t>
      </w:r>
      <w:r w:rsidRPr="00BF1634">
        <w:rPr>
          <w:rFonts w:ascii="Book Antiqua" w:hAnsi="Book Antiqua" w:cs="Times New Roman"/>
        </w:rPr>
        <w:t xml:space="preserve"> 16, no. 2 (2019): 55–72.</w:t>
      </w:r>
      <w:r w:rsidRPr="00BF1634">
        <w:rPr>
          <w:rFonts w:ascii="Book Antiqua" w:hAnsi="Book Antiqua"/>
        </w:rPr>
        <w:fldChar w:fldCharType="end"/>
      </w:r>
    </w:p>
  </w:footnote>
  <w:footnote w:id="3">
    <w:p w14:paraId="6C85CF14" w14:textId="77777777" w:rsidR="00A93A65" w:rsidRPr="00BF1634" w:rsidRDefault="00A93A65" w:rsidP="00A93A65">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j9YvYZl9","properties":{"formattedCitation":"Azhar Arsyad, {\\i{}Media Pembelajaran} (Jakarta: Rajawali Press, 2001).","plainCitation":"Azhar Arsyad, Media Pembelajaran (Jakarta: Rajawali Press, 2001).","noteIndex":3},"citationItems":[{"id":"2uNsmSmJ/36HU4qYu","uris":["http://www.mendeley.com/documents/?uuid=200525ed-c28c-4f36-a962-d6865151e20c"],"itemData":{"author":[{"dropping-particle":"","family":"Arsyad","given":"Azhar","non-dropping-particle":"","parse-names":false,"suffix":""}],"id":"ITEM-1","issued":{"date-parts":[["2001"]]},"number-of-pages":"91","publisher":"Rajawali Press","publisher-place":"Jakarta","title":"Media Pembel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Azhar Arsyad, </w:t>
      </w:r>
      <w:r w:rsidRPr="00BF1634">
        <w:rPr>
          <w:rFonts w:ascii="Book Antiqua" w:hAnsi="Book Antiqua" w:cs="Times New Roman"/>
          <w:i/>
          <w:iCs/>
        </w:rPr>
        <w:t>Media Pembelajaran</w:t>
      </w:r>
      <w:r w:rsidRPr="00BF1634">
        <w:rPr>
          <w:rFonts w:ascii="Book Antiqua" w:hAnsi="Book Antiqua" w:cs="Times New Roman"/>
        </w:rPr>
        <w:t xml:space="preserve"> (Jakarta: Rajawali Press, 2001).</w:t>
      </w:r>
      <w:r w:rsidRPr="00BF1634">
        <w:rPr>
          <w:rFonts w:ascii="Book Antiqua" w:hAnsi="Book Antiqua"/>
        </w:rPr>
        <w:fldChar w:fldCharType="end"/>
      </w:r>
      <w:r w:rsidRPr="00BF1634">
        <w:rPr>
          <w:rFonts w:ascii="Book Antiqua" w:hAnsi="Book Antiqua"/>
        </w:rPr>
        <w:t>, p.91</w:t>
      </w:r>
    </w:p>
  </w:footnote>
  <w:footnote w:id="4">
    <w:p w14:paraId="6F38AF80" w14:textId="77777777" w:rsidR="00A93A65" w:rsidRPr="00BF1634" w:rsidRDefault="00A93A65" w:rsidP="00A93A65">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PbKynFGx","properties":{"formattedCitation":"Naidin Syamsuddin, \\uc0\\u8220{}Pengembangan Teknologi Audio Visual Dalam Pembelajaran Bahasa Arab,\\uc0\\u8221{} {\\i{}Jurnal Konsepsi} Vol. 10, no. No. 4 (2022): 414\\uc0\\u8211{}20.","plainCitation":"Naidin Syamsuddin, “Pengembangan Teknologi Audio Visual Dalam Pembelajaran Bahasa Arab,” Jurnal Konsepsi Vol. 10, no. No. 4 (2022): 414–20.","noteIndex":4},"citationItems":[{"id":"2uNsmSmJ/2RW9CqXM","uris":["http://www.mendeley.com/documents/?uuid=fa56a8de-d2af-4f9a-a83d-590e8ccf649b"],"itemData":{"abstract":"Masalah yang dihadapi oleh tenaga pengajar adalah keterbatasan dalam menyediakan media pembelajaran bahasa Arab. Masalah ini menyebabkan kurangnya motivasi belajar sehingga pemahaman dan pengetahuan siswa menjadi rendah. Upaya yang dilakukan untuk mengembangkan teknologi audio visual dalam pembelajaran bahasa Arab. Metode yang digunakan dalam artikel ini adalah metode library. Perkembangan teknologi informasi dan pengetahuan dalam beberapa tahun terakhir mengalami perkembangan. Dalam dunia pendidikan dituntut mengikuti arus perkembangan tersebut, termasuk dalam hal pembelajaran bahasa Arab. Diharapkan tenaga pengajar dapat merancang metode pengajaran yang menarik sehingga siswa termotivasi untuk belajar dan meningkatkan prestasinya. Salah satu pemanfaatan teknologi dalam bidang pendidikan adalah dengan menggunakan media audio visual. Berbagai macam media audio visual yang dapat digunakan adalah laboratorium bahasa multimedia, LCD proyektor, dan internet. Media audio visual dirancang khusus untuk menarik minat belajar sehingga diharapkan media ini dapat menjadi solusi untuk meningkatkan motivasi belajar siswa.","author":[{"dropping-particle":"","family":"Naidin Syamsuddin","given":"","non-dropping-particle":"","parse-names":false,"suffix":""}],"container-title":"Jurnal Konsepsi","id":"ITEM-1","issue":"No. 4","issued":{"date-parts":[["2022"]]},"page":"414 - 420","title":"Pengembangan Teknologi Audio Visual dalam Pembelajaran Bahasa Arab","type":"article-journal","volume":"Vol. 10"}}],"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Naidin Syamsuddin, “Pengembangan Teknologi Audio Visual Dalam Pembelajaran Bahasa Arab,” </w:t>
      </w:r>
      <w:r w:rsidRPr="00BF1634">
        <w:rPr>
          <w:rFonts w:ascii="Book Antiqua" w:hAnsi="Book Antiqua" w:cs="Times New Roman"/>
          <w:i/>
          <w:iCs/>
        </w:rPr>
        <w:t>Jurnal Konsepsi</w:t>
      </w:r>
      <w:r w:rsidRPr="00BF1634">
        <w:rPr>
          <w:rFonts w:ascii="Book Antiqua" w:hAnsi="Book Antiqua" w:cs="Times New Roman"/>
        </w:rPr>
        <w:t xml:space="preserve"> Vol. 10, no. No. 4 (2022): 414–20.</w:t>
      </w:r>
      <w:r w:rsidRPr="00BF1634">
        <w:rPr>
          <w:rFonts w:ascii="Book Antiqua" w:hAnsi="Book Antiqua"/>
        </w:rPr>
        <w:fldChar w:fldCharType="end"/>
      </w:r>
    </w:p>
  </w:footnote>
  <w:footnote w:id="5">
    <w:p w14:paraId="220AB155" w14:textId="77777777" w:rsidR="00A93A65" w:rsidRPr="00A93A65" w:rsidRDefault="00A93A65" w:rsidP="00A93A65">
      <w:pPr>
        <w:pStyle w:val="TeksCatatanKaki"/>
        <w:ind w:firstLine="709"/>
        <w:jc w:val="both"/>
        <w:rPr>
          <w:rFonts w:ascii="Book Antiqua" w:hAnsi="Book Antiqua"/>
        </w:rPr>
      </w:pPr>
      <w:r w:rsidRPr="00BF1634">
        <w:rPr>
          <w:rStyle w:val="ReferensiCatatanKaki"/>
          <w:rFonts w:ascii="Book Antiqua" w:hAnsi="Book Antiqua"/>
        </w:rPr>
        <w:footnoteRef/>
      </w:r>
      <w:r w:rsidRPr="00A93A65">
        <w:rPr>
          <w:rFonts w:ascii="Book Antiqua" w:hAnsi="Book Antiqua"/>
        </w:rPr>
        <w:t xml:space="preserve"> </w:t>
      </w:r>
      <w:r w:rsidRPr="00BF1634">
        <w:rPr>
          <w:rFonts w:ascii="Book Antiqua" w:hAnsi="Book Antiqua"/>
        </w:rPr>
        <w:fldChar w:fldCharType="begin" w:fldLock="1"/>
      </w:r>
      <w:r w:rsidRPr="00A93A65">
        <w:rPr>
          <w:rFonts w:ascii="Book Antiqua" w:hAnsi="Book Antiqua"/>
        </w:rPr>
        <w:instrText xml:space="preserve"> ADDIN ZOTERO_ITEM CSL_CITATION {"citationID":"u43Pvu9R","properties":{"formattedCitation":"Haniah Haniah, \\uc0\\u8220{}Pemanfaatan Teknologi Informasi Dalam Mengatasi Masalah Belajar Bahasa Arab,\\uc0\\u8221{} {\\i{}Al-Ta\\uc0\\u8217{}rib\\uc0\\u8239{}: Jurnal Ilmiah Program Studi Pendidikan Bahasa Arab IAIN Palangka Raya} 2, no. 1 (2014): 1\\uc0\\u8211{}19, https://doi.org/10.23971/altarib.v2i1.588.","plainCitation":"Haniah Haniah, “Pemanfaatan Teknologi Informasi Dalam Mengatasi Masalah Belajar Bahasa Arab,” Al-Ta’rib</w:instrText>
      </w:r>
      <w:r w:rsidRPr="00A93A65">
        <w:rPr>
          <w:rFonts w:ascii="Times New Roman" w:hAnsi="Times New Roman" w:cs="Times New Roman"/>
        </w:rPr>
        <w:instrText> </w:instrText>
      </w:r>
      <w:r w:rsidRPr="00A93A65">
        <w:rPr>
          <w:rFonts w:ascii="Book Antiqua" w:hAnsi="Book Antiqua"/>
        </w:rPr>
        <w:instrText>: Jurnal Ilmiah Program Studi Pendidikan Bahasa Arab IAIN Palangka Raya 2, no. 1 (2014): 1</w:instrText>
      </w:r>
      <w:r w:rsidRPr="00A93A65">
        <w:rPr>
          <w:rFonts w:ascii="Book Antiqua" w:hAnsi="Book Antiqua" w:cs="Book Antiqua"/>
        </w:rPr>
        <w:instrText>–</w:instrText>
      </w:r>
      <w:r w:rsidRPr="00A93A65">
        <w:rPr>
          <w:rFonts w:ascii="Book Antiqua" w:hAnsi="Book Antiqua"/>
        </w:rPr>
        <w:instrText xml:space="preserve">19, https://doi.org/10.23971/altarib.v2i1.588.","noteIndex":5},"citationItems":[{"id":"2uNsmSmJ/pz1Mp2AQ","uris":["http://www.mendeley.com/documents/?uuid=7ec25a69-e210-4887-aa9c-7f450991a81d"],"itemData":{"DOI":"10.23971/altarib.v2i1.588","ISSN":"2354-5887","abstract":"Teknologi informasi merupakan serangkaian tahapan penaganan informasi, yang meliputi penciptaaan, seleksi, penyimpanan dan penggunaan informasi dengan menggunakan seperangkat komputer dan sistem jaringan serta teknologi telekomunikasi. Ruang lingkup teknologi informasi pada enam teknologi yaitu: a) teknologi komunikasi (communication technology), b) teknologi masukan (input technology), c) teknologi keluaran (output technology), d) teknologi perangkat lunak (software technology), e) teknologi penyimpanan (storage technology), f) teknologi mesin pemroses (processing machine) atau CPU. Teknologi informasi memiliki peran dan manfaat dalam meningkatkan efektifitas dan efisiensi pekerjaan dalam berbagai aspek kehidupan. Pemanfaatan teknologi informasi dalam pembelajaran antara lain ditandai dengan adanya interaksi antara pengajar dan peserta didik melalui teknologi internet, adanya bahan ajar yang sudah terprogram, pengajar berperan sebagai fasilitator dan adanya fleksibilitas dalam proses pembelajaran baik dari segi waktu maupun tempat. Kehadiran teknologi informasi memberi angin segar yang bisa mengatasi masalah-masalah belajar bahasa Arab. Peningkatan keterampilan berbahasa yang mencakup menyimak, berbicara, membaca dan menulis dapat dilakukan melalui proses pembelajaran berbasis teknologi komputer dan memanfaatkan teknologi telekomunikasi. Di sini guru dituntut untuk melek teknologi sehingga dapat memanfaatkannya untuk mengatasi kesulitan belajar yang dialami peserta didik dan meningkatkan minat peserta didik serta kualitas pembelajaran. Perkembangan teknologi informasi setidaknya telah memberi dampak positif dalam dunia pembelajaran termasuk pembelajaran bahasa Arab. Mengelola bahan ajar menjadi lebih mudah dan menarik berkat adanya teknologi informasi. Tinggal bagaimana guru dan peserta didik dapat memanfaatkan teknologi tersebut.","author":[{"dropping-particle":"","family":"Haniah","given":"Haniah","non-dropping-particle":"","parse-names":false,"suffix":""}],"container-title":"Al-Ta'rib : Jurnal Ilmiah Program Studi Pendidikan Bahasa Arab IAIN Palangka Raya","id":"ITEM-1","issue":"1","issued":{"date-parts":[["2014"]]},"page":"1-19","title":"Pemanfaatan Teknologi Informasi Dalam Mengatasi Masalah Belajar Bahasa Arab","type":"article-journal","volume":"2"}}],"schema":"https://github.com/citation-style-language/schema/raw/master/csl-citation.json"} </w:instrText>
      </w:r>
      <w:r w:rsidRPr="00BF1634">
        <w:rPr>
          <w:rFonts w:ascii="Book Antiqua" w:hAnsi="Book Antiqua"/>
        </w:rPr>
        <w:fldChar w:fldCharType="separate"/>
      </w:r>
      <w:r w:rsidRPr="00A93A65">
        <w:rPr>
          <w:rFonts w:ascii="Book Antiqua" w:hAnsi="Book Antiqua" w:cs="Times New Roman"/>
        </w:rPr>
        <w:t xml:space="preserve">Haniah Haniah, “Pemanfaatan Teknologi Informasi Dalam Mengatasi Masalah Belajar Bahasa Arab,” </w:t>
      </w:r>
      <w:r w:rsidRPr="00A93A65">
        <w:rPr>
          <w:rFonts w:ascii="Book Antiqua" w:hAnsi="Book Antiqua" w:cs="Times New Roman"/>
          <w:i/>
          <w:iCs/>
        </w:rPr>
        <w:t>Al-Ta’rib</w:t>
      </w:r>
      <w:r w:rsidRPr="00A93A65">
        <w:rPr>
          <w:rFonts w:ascii="Times New Roman" w:hAnsi="Times New Roman" w:cs="Times New Roman"/>
          <w:i/>
          <w:iCs/>
        </w:rPr>
        <w:t> </w:t>
      </w:r>
      <w:r w:rsidRPr="00A93A65">
        <w:rPr>
          <w:rFonts w:ascii="Book Antiqua" w:hAnsi="Book Antiqua" w:cs="Times New Roman"/>
          <w:i/>
          <w:iCs/>
        </w:rPr>
        <w:t>: Jurnal Ilmiah Program Studi Pendidikan Bahasa Arab IAIN Palangka Raya</w:t>
      </w:r>
      <w:r w:rsidRPr="00A93A65">
        <w:rPr>
          <w:rFonts w:ascii="Book Antiqua" w:hAnsi="Book Antiqua" w:cs="Times New Roman"/>
        </w:rPr>
        <w:t xml:space="preserve"> 2, no. 1 (2014): 1–19, https://doi.org/10.23971/altarib.v2i1.588.</w:t>
      </w:r>
      <w:r w:rsidRPr="00BF1634">
        <w:rPr>
          <w:rFonts w:ascii="Book Antiqua" w:hAnsi="Book Antiqua"/>
        </w:rPr>
        <w:fldChar w:fldCharType="end"/>
      </w:r>
    </w:p>
  </w:footnote>
  <w:footnote w:id="6">
    <w:p w14:paraId="0894AB06" w14:textId="77777777" w:rsidR="00A93A65" w:rsidRPr="00BF1634" w:rsidRDefault="00A93A65" w:rsidP="00A93A65">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NS0SYFXI","properties":{"formattedCitation":"Nana Sudjana dan Ahmad Rivai, {\\i{}Media Pengajaran} (Bandung: PT. Sinar Baru Algesindo, 2009).","plainCitation":"Nana Sudjana dan Ahmad Rivai, Media Pengajaran (Bandung: PT. Sinar Baru Algesindo, 2009).","noteIndex":6},"citationItems":[{"id":"2uNsmSmJ/nMBpcQ8E","uris":["http://www.mendeley.com/documents/?uuid=ec2c1e4a-9c8e-42cf-ba52-22e3b8911995"],"itemData":{"author":[{"dropping-particle":"","family":"Nana Sudjana dan Ahmad Rivai","given":"","non-dropping-particle":"","parse-names":false,"suffix":""}],"id":"ITEM-1","issued":{"date-parts":[["2009"]]},"number-of-pages":"3","publisher":"PT. Sinar Baru Algesindo","publisher-place":"Bandung","title":"Media Peng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Nana Sudjana dan Ahmad Rivai, </w:t>
      </w:r>
      <w:r w:rsidRPr="00BF1634">
        <w:rPr>
          <w:rFonts w:ascii="Book Antiqua" w:hAnsi="Book Antiqua" w:cs="Times New Roman"/>
          <w:i/>
          <w:iCs/>
        </w:rPr>
        <w:t>Media Pengajaran</w:t>
      </w:r>
      <w:r w:rsidRPr="00BF1634">
        <w:rPr>
          <w:rFonts w:ascii="Book Antiqua" w:hAnsi="Book Antiqua" w:cs="Times New Roman"/>
        </w:rPr>
        <w:t xml:space="preserve"> (Bandung: PT. Sinar Baru Algesindo, 2009).</w:t>
      </w:r>
      <w:r w:rsidRPr="00BF1634">
        <w:rPr>
          <w:rFonts w:ascii="Book Antiqua" w:hAnsi="Book Antiqua"/>
        </w:rPr>
        <w:fldChar w:fldCharType="end"/>
      </w:r>
      <w:r w:rsidRPr="00BF1634">
        <w:rPr>
          <w:rFonts w:ascii="Book Antiqua" w:hAnsi="Book Antiqua"/>
        </w:rPr>
        <w:t>h. 3</w:t>
      </w:r>
    </w:p>
  </w:footnote>
  <w:footnote w:id="7">
    <w:p w14:paraId="077F9D7A" w14:textId="77777777" w:rsidR="00A93A65" w:rsidRPr="00BF1634" w:rsidRDefault="00A93A65" w:rsidP="00A93A65">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kgeyNg7Z","properties":{"formattedCitation":"Muhammad Yaumi, {\\i{}Media Dan Teknologi Pembelajaran}, {\\i{}Jakarta} (Jakarta, 2018).","plainCitation":"Muhammad Yaumi, Media Dan Teknologi Pembelajaran, Jakarta (Jakarta, 2018).","noteIndex":7},"citationItems":[{"id":"2uNsmSmJ/JH2ob21u","uris":["http://www.mendeley.com/documents/?uuid=a0be55a2-5001-4233-ab3e-3128d3d04537"],"itemData":{"abstract":"Dalam buku ini, penulis menyajikan sepuluh pokok bahasan mulai dari Bab I media pembel- ajaran: pengertian, karakteristik, dan urgensinya, teknologi pembelajaran: pengertian, sejarah, dan perbedaan istilah, perspektif belajar, dan strategi pembelajaran, model-model pengembangan media dan teknologi pembelajaran, belajar melalui bahan cetak, belajar melalui bahan visual, integrase ICT dalam pembelajaran, integrase social media dalam pembelajaran, pembelajaran blended: pemaduan sumber belajar tradisional dan online, dan pembelajaran jarak jauh berbasis TIK","author":[{"dropping-particle":"","family":"Yaumi","given":"Muhammad","non-dropping-particle":"","parse-names":false,"suffix":""}],"container-title":"Jakarta","id":"ITEM-1","issued":{"date-parts":[["2018"]]},"publisher-place":"Jakarta","title":"Media dan Teknologi Pembel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Muhammad Yaumi, </w:t>
      </w:r>
      <w:r w:rsidRPr="00BF1634">
        <w:rPr>
          <w:rFonts w:ascii="Book Antiqua" w:hAnsi="Book Antiqua" w:cs="Times New Roman"/>
          <w:i/>
          <w:iCs/>
        </w:rPr>
        <w:t>Media Dan Teknologi Pembelajaran</w:t>
      </w:r>
      <w:r w:rsidRPr="00BF1634">
        <w:rPr>
          <w:rFonts w:ascii="Book Antiqua" w:hAnsi="Book Antiqua" w:cs="Times New Roman"/>
        </w:rPr>
        <w:t xml:space="preserve">, </w:t>
      </w:r>
      <w:r w:rsidRPr="00BF1634">
        <w:rPr>
          <w:rFonts w:ascii="Book Antiqua" w:hAnsi="Book Antiqua" w:cs="Times New Roman"/>
          <w:i/>
          <w:iCs/>
        </w:rPr>
        <w:t>Jakarta</w:t>
      </w:r>
      <w:r w:rsidRPr="00BF1634">
        <w:rPr>
          <w:rFonts w:ascii="Book Antiqua" w:hAnsi="Book Antiqua" w:cs="Times New Roman"/>
        </w:rPr>
        <w:t xml:space="preserve"> (Jakarta, 2018).</w:t>
      </w:r>
      <w:r w:rsidRPr="00BF1634">
        <w:rPr>
          <w:rFonts w:ascii="Book Antiqua" w:hAnsi="Book Antiqua"/>
        </w:rPr>
        <w:fldChar w:fldCharType="end"/>
      </w:r>
      <w:r w:rsidRPr="00BF1634">
        <w:rPr>
          <w:rFonts w:ascii="Book Antiqua" w:hAnsi="Book Antiqua"/>
        </w:rPr>
        <w:t>, p.134</w:t>
      </w:r>
    </w:p>
  </w:footnote>
  <w:footnote w:id="8">
    <w:p w14:paraId="02FFE159" w14:textId="77777777" w:rsidR="00A93A65" w:rsidRPr="00BF1634" w:rsidRDefault="00A93A65" w:rsidP="00A93A65">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AVKGrcFg","properties":{"formattedCitation":"Abdul Wahab Rosyidi dan Mamlu\\uc0\\u8217{}atul Ni\\uc0\\u8217{}mah, {\\i{}Memahami Konsep Dasar Pembelajaran Bahasa Arab} (Malang: UIN-Maliki Press, 2011).","plainCitation":"Abdul Wahab Rosyidi dan Mamlu’atul Ni’mah, Memahami Konsep Dasar Pembelajaran Bahasa Arab (Malang: UIN-Maliki Press, 2011).","noteIndex":8},"citationItems":[{"id":"2uNsmSmJ/pwevlJ3b","uris":["http://www.mendeley.com/documents/?uuid=e3af541a-0701-4085-acbb-7dcb387c5fb5"],"itemData":{"author":[{"dropping-particle":"","family":"Abdul Wahab Rosyidi dan Mamlu'atul Ni'mah","given":"","non-dropping-particle":"","parse-names":false,"suffix":""}],"id":"ITEM-1","issued":{"date-parts":[["2011"]]},"publisher":"UIN-Maliki Press","publisher-place":"Malang","title":"Memahami konsep dasar pembelajaran Bahasa Arab","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Abdul Wahab Rosyidi dan Mamlu’atul Ni’mah, </w:t>
      </w:r>
      <w:r w:rsidRPr="00BF1634">
        <w:rPr>
          <w:rFonts w:ascii="Book Antiqua" w:hAnsi="Book Antiqua" w:cs="Times New Roman"/>
          <w:i/>
          <w:iCs/>
        </w:rPr>
        <w:t>Memahami Konsep Dasar Pembelajaran Bahasa Arab</w:t>
      </w:r>
      <w:r w:rsidRPr="00BF1634">
        <w:rPr>
          <w:rFonts w:ascii="Book Antiqua" w:hAnsi="Book Antiqua" w:cs="Times New Roman"/>
        </w:rPr>
        <w:t xml:space="preserve"> (Malang: UIN-Maliki Press, 2011).</w:t>
      </w:r>
      <w:r w:rsidRPr="00BF1634">
        <w:rPr>
          <w:rFonts w:ascii="Book Antiqua" w:hAnsi="Book Antiqua"/>
        </w:rPr>
        <w:fldChar w:fldCharType="end"/>
      </w:r>
      <w:r w:rsidRPr="00BF1634">
        <w:rPr>
          <w:rFonts w:ascii="Book Antiqua" w:hAnsi="Book Antiqua"/>
        </w:rPr>
        <w:t>, p.102</w:t>
      </w:r>
    </w:p>
  </w:footnote>
  <w:footnote w:id="9">
    <w:p w14:paraId="76BD46C9" w14:textId="77777777" w:rsidR="00412FEA" w:rsidRPr="00BF1634" w:rsidRDefault="00412FEA" w:rsidP="00412FEA">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BUBWzzkL","properties":{"formattedCitation":"Imam Asrori, {\\i{}Media Pembelajaran Bahasa Arab} (Malang: CV. Bintang Sejahtera, 2015).","plainCitation":"Imam Asrori, Media Pembelajaran Bahasa Arab (Malang: CV. Bintang Sejahtera, 2015).","noteIndex":9},"citationItems":[{"id":"2uNsmSmJ/nvG83BgQ","uris":["http://www.mendeley.com/documents/?uuid=285c8faa-6673-4e53-958d-ef7e399daeb4"],"itemData":{"author":[{"dropping-particle":"","family":"Imam Asrori","given":"","non-dropping-particle":"","parse-names":false,"suffix":""}],"id":"ITEM-1","issued":{"date-parts":[["2015"]]},"number-of-pages":"3","publisher":"CV. Bintang Sejahtera","publisher-place":"Malang","title":"Media Pembelajaran Bahasa Arab","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Imam Asrori, </w:t>
      </w:r>
      <w:r w:rsidRPr="00BF1634">
        <w:rPr>
          <w:rFonts w:ascii="Book Antiqua" w:hAnsi="Book Antiqua" w:cs="Times New Roman"/>
          <w:i/>
          <w:iCs/>
        </w:rPr>
        <w:t>Media Pembelajaran Bahasa Arab</w:t>
      </w:r>
      <w:r w:rsidRPr="00BF1634">
        <w:rPr>
          <w:rFonts w:ascii="Book Antiqua" w:hAnsi="Book Antiqua" w:cs="Times New Roman"/>
        </w:rPr>
        <w:t xml:space="preserve"> (Malang: CV. Bintang Sejahtera, 2015).</w:t>
      </w:r>
      <w:r w:rsidRPr="00BF1634">
        <w:rPr>
          <w:rFonts w:ascii="Book Antiqua" w:hAnsi="Book Antiqua"/>
        </w:rPr>
        <w:fldChar w:fldCharType="end"/>
      </w:r>
      <w:r w:rsidRPr="00BF1634">
        <w:rPr>
          <w:rFonts w:ascii="Book Antiqua" w:hAnsi="Book Antiqua"/>
        </w:rPr>
        <w:t>, p.54</w:t>
      </w:r>
    </w:p>
  </w:footnote>
  <w:footnote w:id="10">
    <w:p w14:paraId="30AF3729" w14:textId="77777777" w:rsidR="00412FEA" w:rsidRPr="00BF1634" w:rsidRDefault="00412FEA" w:rsidP="00412FEA">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7wrbyj9K","properties":{"formattedCitation":"Baiq Raudatussolihah, \\uc0\\u8220{}Pengembangan Teknologi Audio-Visual Dalam Pembelajaran Bahasa Arab,\\uc0\\u8221{} {\\i{}Education and Learning Journal} 3, no. 1 (2022): 53, https://doi.org/10.33096/eljour.v3i1.150.","plainCitation":"Baiq Raudatussolihah, “Pengembangan Teknologi Audio-Visual Dalam Pembelajaran Bahasa Arab,” Education and Learning Journal 3, no. 1 (2022): 53, https://doi.org/10.33096/eljour.v3i1.150.","noteIndex":10},"citationItems":[{"id":"2uNsmSmJ/BWZDdZnz","uris":["http://www.mendeley.com/documents/?uuid=6f7d692f-cdb0-44b2-865b-3bed66a31344"],"itemData":{"DOI":"10.33096/eljour.v3i1.150","abstract":"This study aims to explain the types of audio-visual and their advantages and disadvantages in learning Arabic, and the use of audio-visual technology in learning Arabic. The method used in this research is qualitative research with a descriptive approach and its implementation is through library research and literature review. Audio-visual technology is a medium that educators can use in learning Arabic that is easy to understand and fun. Moreover, it is supported by technological developments that can be used as audio-visual media in the development of Arabic learning. Educators can also direct students to visit internet sites that discuss Arabic studies according to the theme and level of students.","author":[{"dropping-particle":"","family":"Raudatussolihah","given":"Baiq","non-dropping-particle":"","parse-names":false,"suffix":""}],"container-title":"Education and Learning Journal","id":"ITEM-1","issue":"1","issued":{"date-parts":[["2022"]]},"page":"53","title":"Pengembangan Teknologi Audio-Visual dalam Pembelajaran Bahasa Arab","type":"article-journal","volume":"3"}}],"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Baiq Raudatussolihah, “Pengembangan Teknologi Audio-Visual Dalam Pembelajaran Bahasa Arab,” </w:t>
      </w:r>
      <w:r w:rsidRPr="00BF1634">
        <w:rPr>
          <w:rFonts w:ascii="Book Antiqua" w:hAnsi="Book Antiqua" w:cs="Times New Roman"/>
          <w:i/>
          <w:iCs/>
        </w:rPr>
        <w:t>Education and Learning Journal</w:t>
      </w:r>
      <w:r w:rsidRPr="00BF1634">
        <w:rPr>
          <w:rFonts w:ascii="Book Antiqua" w:hAnsi="Book Antiqua" w:cs="Times New Roman"/>
        </w:rPr>
        <w:t xml:space="preserve"> 3, no. 1 (2022): 53, https://doi.org/10.33096/eljour.v3i1.150.</w:t>
      </w:r>
      <w:r w:rsidRPr="00BF1634">
        <w:rPr>
          <w:rFonts w:ascii="Book Antiqua" w:hAnsi="Book Antiqua"/>
        </w:rPr>
        <w:fldChar w:fldCharType="end"/>
      </w:r>
    </w:p>
  </w:footnote>
  <w:footnote w:id="11">
    <w:p w14:paraId="6B00533D" w14:textId="77777777" w:rsidR="00412FEA" w:rsidRPr="00BF1634" w:rsidRDefault="00412FEA" w:rsidP="00412FEA">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w3aHdWim","properties":{"formattedCitation":"Yaumi, {\\i{}Media Dan Teknologi Pembelajaran}.","plainCitation":"Yaumi, Media Dan Teknologi Pembelajaran.","noteIndex":11},"citationItems":[{"id":"2uNsmSmJ/JH2ob21u","uris":["http://www.mendeley.com/documents/?uuid=a0be55a2-5001-4233-ab3e-3128d3d04537"],"itemData":{"abstract":"Dalam buku ini, penulis menyajikan sepuluh pokok bahasan mulai dari Bab I media pembel- ajaran: pengertian, karakteristik, dan urgensinya, teknologi pembelajaran: pengertian, sejarah, dan perbedaan istilah, perspektif belajar, dan strategi pembelajaran, model-model pengembangan media dan teknologi pembelajaran, belajar melalui bahan cetak, belajar melalui bahan visual, integrase ICT dalam pembelajaran, integrase social media dalam pembelajaran, pembelajaran blended: pemaduan sumber belajar tradisional dan online, dan pembelajaran jarak jauh berbasis TIK","author":[{"dropping-particle":"","family":"Yaumi","given":"Muhammad","non-dropping-particle":"","parse-names":false,"suffix":""}],"container-title":"Jakarta","id":"ITEM-1","issued":{"date-parts":[["2018"]]},"publisher-place":"Jakarta","title":"Media dan Teknologi Pembel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Yaumi, </w:t>
      </w:r>
      <w:r w:rsidRPr="00BF1634">
        <w:rPr>
          <w:rFonts w:ascii="Book Antiqua" w:hAnsi="Book Antiqua" w:cs="Times New Roman"/>
          <w:i/>
          <w:iCs/>
        </w:rPr>
        <w:t>Media Dan Teknologi Pembelajaran</w:t>
      </w:r>
      <w:r w:rsidRPr="00BF1634">
        <w:rPr>
          <w:rFonts w:ascii="Book Antiqua" w:hAnsi="Book Antiqua" w:cs="Times New Roman"/>
        </w:rPr>
        <w:t>.</w:t>
      </w:r>
      <w:r w:rsidRPr="00BF1634">
        <w:rPr>
          <w:rFonts w:ascii="Book Antiqua" w:hAnsi="Book Antiqua"/>
        </w:rPr>
        <w:fldChar w:fldCharType="end"/>
      </w:r>
      <w:r w:rsidRPr="00BF1634">
        <w:rPr>
          <w:rFonts w:ascii="Book Antiqua" w:hAnsi="Book Antiqua"/>
        </w:rPr>
        <w:t>, p.134-135</w:t>
      </w:r>
    </w:p>
  </w:footnote>
  <w:footnote w:id="12">
    <w:p w14:paraId="6B8F8EA6" w14:textId="49CBB66B" w:rsidR="00974208" w:rsidRPr="00BF1634" w:rsidRDefault="00974208" w:rsidP="00BF1634">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003C2C97" w:rsidRPr="00BF1634">
        <w:rPr>
          <w:rFonts w:ascii="Book Antiqua" w:hAnsi="Book Antiqua"/>
        </w:rPr>
        <w:instrText xml:space="preserve"> ADDIN ZOTERO_ITEM CSL_CITATION {"citationID":"GlLqz8fj","properties":{"formattedCitation":"Susilana, {\\i{}Media Pembelajaran; Hakikat, Pengembangan, Pemanfaat, Dan Penilaian} (Bandung: CV. Wacana Prima, 2009).","plainCitation":"Susilana, Media Pembelajaran; Hakikat, Pengembangan, Pemanfaat, Dan Penilaian (Bandung: CV. Wacana Prima, 2009).","noteIndex":12},"citationItems":[{"id":"2uNsmSmJ/XlNIr72G","uris":["http://www.mendeley.com/documents/?uuid=3c489e34-6700-45f4-88e7-bfccdce79781"],"itemData":{"author":[{"dropping-particle":"","family":"Susilana","given":"","non-dropping-particle":"","parse-names":false,"suffix":""}],"id":"ITEM-1","issued":{"date-parts":[["2009"]]},"publisher":"CV. Wacana Prima","publisher-place":"Bandung","title":"Media Pembelajaran; Hakikat, Pengembangan, Pemanfaat, dan Penilaian","type":"book"}}],"schema":"https://github.com/citation-style-language/schema/raw/master/csl-citation.json"} </w:instrText>
      </w:r>
      <w:r w:rsidRPr="00BF1634">
        <w:rPr>
          <w:rFonts w:ascii="Book Antiqua" w:hAnsi="Book Antiqua"/>
        </w:rPr>
        <w:fldChar w:fldCharType="separate"/>
      </w:r>
      <w:r w:rsidR="003C2C97" w:rsidRPr="00BF1634">
        <w:rPr>
          <w:rFonts w:ascii="Book Antiqua" w:hAnsi="Book Antiqua" w:cs="Times New Roman"/>
        </w:rPr>
        <w:t xml:space="preserve">Susilana, </w:t>
      </w:r>
      <w:r w:rsidR="003C2C97" w:rsidRPr="00BF1634">
        <w:rPr>
          <w:rFonts w:ascii="Book Antiqua" w:hAnsi="Book Antiqua" w:cs="Times New Roman"/>
          <w:i/>
          <w:iCs/>
        </w:rPr>
        <w:t>Media Pembelajaran; Hakikat, Pengembangan, Pemanfaat, Dan Penilaian</w:t>
      </w:r>
      <w:r w:rsidR="003C2C97" w:rsidRPr="00BF1634">
        <w:rPr>
          <w:rFonts w:ascii="Book Antiqua" w:hAnsi="Book Antiqua" w:cs="Times New Roman"/>
        </w:rPr>
        <w:t xml:space="preserve"> (Bandung: CV. Wacana Prima, 2009).</w:t>
      </w:r>
      <w:r w:rsidRPr="00BF1634">
        <w:rPr>
          <w:rFonts w:ascii="Book Antiqua" w:hAnsi="Book Antiqua"/>
        </w:rPr>
        <w:fldChar w:fldCharType="end"/>
      </w:r>
      <w:r w:rsidR="00080DC8" w:rsidRPr="00BF1634">
        <w:rPr>
          <w:rFonts w:ascii="Book Antiqua" w:hAnsi="Book Antiqua"/>
        </w:rPr>
        <w:t>, p.14</w:t>
      </w:r>
    </w:p>
  </w:footnote>
  <w:footnote w:id="13">
    <w:p w14:paraId="11E62F51" w14:textId="77777777" w:rsidR="00412FEA" w:rsidRPr="00BF1634" w:rsidRDefault="00412FEA" w:rsidP="00412FEA">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E5EoZi0Q","properties":{"formattedCitation":"Nana Sudjana dan Ahmad Rivai, {\\i{}Media Pengajaran}.","plainCitation":"Nana Sudjana dan Ahmad Rivai, Media Pengajaran.","noteIndex":13},"citationItems":[{"id":"2uNsmSmJ/nMBpcQ8E","uris":["http://www.mendeley.com/documents/?uuid=ec2c1e4a-9c8e-42cf-ba52-22e3b8911995"],"itemData":{"author":[{"dropping-particle":"","family":"Nana Sudjana dan Ahmad Rivai","given":"","non-dropping-particle":"","parse-names":false,"suffix":""}],"id":"ITEM-1","issued":{"date-parts":[["2009"]]},"number-of-pages":"3","publisher":"PT. Sinar Baru Algesindo","publisher-place":"Bandung","title":"Media Peng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Nana Sudjana dan Ahmad Rivai, </w:t>
      </w:r>
      <w:r w:rsidRPr="00BF1634">
        <w:rPr>
          <w:rFonts w:ascii="Book Antiqua" w:hAnsi="Book Antiqua" w:cs="Times New Roman"/>
          <w:i/>
          <w:iCs/>
        </w:rPr>
        <w:t>Media Pengajaran</w:t>
      </w:r>
      <w:r w:rsidRPr="00BF1634">
        <w:rPr>
          <w:rFonts w:ascii="Book Antiqua" w:hAnsi="Book Antiqua" w:cs="Times New Roman"/>
        </w:rPr>
        <w:t>.</w:t>
      </w:r>
      <w:r w:rsidRPr="00BF1634">
        <w:rPr>
          <w:rFonts w:ascii="Book Antiqua" w:hAnsi="Book Antiqua"/>
        </w:rPr>
        <w:fldChar w:fldCharType="end"/>
      </w:r>
      <w:r w:rsidRPr="00BF1634">
        <w:rPr>
          <w:rFonts w:ascii="Book Antiqua" w:hAnsi="Book Antiqua"/>
        </w:rPr>
        <w:t>, p.19</w:t>
      </w:r>
    </w:p>
  </w:footnote>
  <w:footnote w:id="14">
    <w:p w14:paraId="587C7E11" w14:textId="069EAFAA" w:rsidR="003C2C97" w:rsidRPr="00BF1634" w:rsidRDefault="003C2C97" w:rsidP="00BF1634">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cYtxqlxo","properties":{"formattedCitation":"Wina Sanjaya, {\\i{}Strategi Pembelajaran} (Jakarta: Kencana Prenada Media Group, 2006).","plainCitation":"Wina Sanjaya, Strategi Pembelajaran (Jakarta: Kencana Prenada Media Group, 2006).","noteIndex":14},"citationItems":[{"id":"2uNsmSmJ/Rn14iC6Y","uris":["http://www.mendeley.com/documents/?uuid=feb0618b-1e94-4927-9289-bba3468eccf4"],"itemData":{"author":[{"dropping-particle":"","family":"Wina Sanjaya","given":"","non-dropping-particle":"","parse-names":false,"suffix":""}],"id":"ITEM-1","issued":{"date-parts":[["2006"]]},"number-of-pages":"159-168","publisher":"Kencana Prenada Media Group","publisher-place":"Jakarta","title":"Strategi Pembel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Wina Sanjaya, </w:t>
      </w:r>
      <w:r w:rsidRPr="00BF1634">
        <w:rPr>
          <w:rFonts w:ascii="Book Antiqua" w:hAnsi="Book Antiqua" w:cs="Times New Roman"/>
          <w:i/>
          <w:iCs/>
        </w:rPr>
        <w:t>Strategi Pembelajaran</w:t>
      </w:r>
      <w:r w:rsidRPr="00BF1634">
        <w:rPr>
          <w:rFonts w:ascii="Book Antiqua" w:hAnsi="Book Antiqua" w:cs="Times New Roman"/>
        </w:rPr>
        <w:t xml:space="preserve"> (Jakarta: Kencana Prenada Media Group, 2006).</w:t>
      </w:r>
      <w:r w:rsidRPr="00BF1634">
        <w:rPr>
          <w:rFonts w:ascii="Book Antiqua" w:hAnsi="Book Antiqua"/>
        </w:rPr>
        <w:fldChar w:fldCharType="end"/>
      </w:r>
    </w:p>
  </w:footnote>
  <w:footnote w:id="15">
    <w:p w14:paraId="7E1CC5CE" w14:textId="77777777" w:rsidR="00412FEA" w:rsidRPr="00BF1634" w:rsidRDefault="00412FEA" w:rsidP="00412FEA">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nhqk115D","properties":{"formattedCitation":"Badan Pembinaan dan Pengembangan Bahasa, \\uc0\\u8220{}KBBI Daring,\\uc0\\u8221{} 2016.","plainCitation":"Badan Pembinaan dan Pengembangan Bahasa, “KBBI Daring,” 2016.","noteIndex":15},"citationItems":[{"id":"2uNsmSmJ/ABDNpFzB","uris":["http://www.mendeley.com/documents/?uuid=8d6e2283-f314-4c08-9127-376fb66b97af"],"itemData":{"author":[{"dropping-particle":"","family":"Badan Pembinaan dan Pengembangan Bahasa","given":"","non-dropping-particle":"","parse-names":false,"suffix":""}],"id":"ITEM-1","issued":{"date-parts":[["2016"]]},"title":"KBBI Daring","type":"article"}}],"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Badan Pembinaan dan Pengembangan Bahasa, “KBBI Daring,” 2016.</w:t>
      </w:r>
      <w:r w:rsidRPr="00BF1634">
        <w:rPr>
          <w:rFonts w:ascii="Book Antiqua" w:hAnsi="Book Antiqua"/>
        </w:rPr>
        <w:fldChar w:fldCharType="end"/>
      </w:r>
    </w:p>
  </w:footnote>
  <w:footnote w:id="16">
    <w:p w14:paraId="5DB9DC85" w14:textId="77777777" w:rsidR="00412FEA" w:rsidRPr="00BF1634" w:rsidRDefault="00412FEA" w:rsidP="00412FEA">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ITmn4zx3","properties":{"formattedCitation":"Yaumi, {\\i{}Media Dan Teknologi Pembelajaran}.","plainCitation":"Yaumi, Media Dan Teknologi Pembelajaran.","noteIndex":16},"citationItems":[{"id":"2uNsmSmJ/JH2ob21u","uris":["http://www.mendeley.com/documents/?uuid=a0be55a2-5001-4233-ab3e-3128d3d04537"],"itemData":{"abstract":"Dalam buku ini, penulis menyajikan sepuluh pokok bahasan mulai dari Bab I media pembel- ajaran: pengertian, karakteristik, dan urgensinya, teknologi pembelajaran: pengertian, sejarah, dan perbedaan istilah, perspektif belajar, dan strategi pembelajaran, model-model pengembangan media dan teknologi pembelajaran, belajar melalui bahan cetak, belajar melalui bahan visual, integrase ICT dalam pembelajaran, integrase social media dalam pembelajaran, pembelajaran blended: pemaduan sumber belajar tradisional dan online, dan pembelajaran jarak jauh berbasis TIK","author":[{"dropping-particle":"","family":"Yaumi","given":"Muhammad","non-dropping-particle":"","parse-names":false,"suffix":""}],"container-title":"Jakarta","id":"ITEM-1","issued":{"date-parts":[["2018"]]},"publisher-place":"Jakarta","title":"Media dan Teknologi Pembel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Yaumi, </w:t>
      </w:r>
      <w:r w:rsidRPr="00BF1634">
        <w:rPr>
          <w:rFonts w:ascii="Book Antiqua" w:hAnsi="Book Antiqua" w:cs="Times New Roman"/>
          <w:i/>
          <w:iCs/>
        </w:rPr>
        <w:t>Media Dan Teknologi Pembelajaran</w:t>
      </w:r>
      <w:r w:rsidRPr="00BF1634">
        <w:rPr>
          <w:rFonts w:ascii="Book Antiqua" w:hAnsi="Book Antiqua" w:cs="Times New Roman"/>
        </w:rPr>
        <w:t>.</w:t>
      </w:r>
      <w:r w:rsidRPr="00BF1634">
        <w:rPr>
          <w:rFonts w:ascii="Book Antiqua" w:hAnsi="Book Antiqua"/>
        </w:rPr>
        <w:fldChar w:fldCharType="end"/>
      </w:r>
      <w:r w:rsidRPr="00BF1634">
        <w:rPr>
          <w:rFonts w:ascii="Book Antiqua" w:hAnsi="Book Antiqua"/>
        </w:rPr>
        <w:t>, p.150</w:t>
      </w:r>
    </w:p>
  </w:footnote>
  <w:footnote w:id="17">
    <w:p w14:paraId="7C110F0B" w14:textId="77777777" w:rsidR="00B6742B" w:rsidRPr="00BF1634" w:rsidRDefault="00B6742B" w:rsidP="00B6742B">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mvXpRvjN","properties":{"formattedCitation":"Asep Sunarko dan Nuria Hafsah, \\uc0\\u8220{}Media Realia Dalam Meningkatkan Penguasaan Mufrodat Di Mts Ma\\uc0\\u8217{}arif Tembarak Temanggung,\\uc0\\u8221{} {\\i{}Lisanan Arabiya} Vol.2, no. No. 1 (2018): 124.","plainCitation":"Asep Sunarko dan Nuria Hafsah, “Media Realia Dalam Meningkatkan Penguasaan Mufrodat Di Mts Ma’arif Tembarak Temanggung,” Lisanan Arabiya Vol.2, no. No. 1 (2018): 124.","noteIndex":17},"citationItems":[{"id":"2uNsmSmJ/dEAeYr2J","uris":["http://www.mendeley.com/documents/?uuid=3099b8ad-bf19-4171-bb5a-21564eba0565"],"itemData":{"author":[{"dropping-particle":"","family":"Asep Sunarko dan Nuria Hafsah","given":"","non-dropping-particle":"","parse-names":false,"suffix":""}],"container-title":"Lisanan Arabiya","id":"ITEM-1","issue":"No. 1","issued":{"date-parts":[["2018"]]},"page":"124","title":"Media Realia dalam Meningkatkan Penguasaan Mufrodat di Mts Ma’arif Tembarak Temanggung","type":"article-journal","volume":"Vol.2"}}],"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Asep Sunarko dan Nuria Hafsah, “Media Realia Dalam Meningkatkan Penguasaan Mufrodat Di Mts Ma’arif Tembarak Temanggung,” </w:t>
      </w:r>
      <w:r w:rsidRPr="00BF1634">
        <w:rPr>
          <w:rFonts w:ascii="Book Antiqua" w:hAnsi="Book Antiqua" w:cs="Times New Roman"/>
          <w:i/>
          <w:iCs/>
        </w:rPr>
        <w:t>Lisanan Arabiya</w:t>
      </w:r>
      <w:r w:rsidRPr="00BF1634">
        <w:rPr>
          <w:rFonts w:ascii="Book Antiqua" w:hAnsi="Book Antiqua" w:cs="Times New Roman"/>
        </w:rPr>
        <w:t xml:space="preserve"> Vol.2, no. No. 1 (2018): 124.</w:t>
      </w:r>
      <w:r w:rsidRPr="00BF1634">
        <w:rPr>
          <w:rFonts w:ascii="Book Antiqua" w:hAnsi="Book Antiqua"/>
        </w:rPr>
        <w:fldChar w:fldCharType="end"/>
      </w:r>
    </w:p>
  </w:footnote>
  <w:footnote w:id="18">
    <w:p w14:paraId="5C48AC4D" w14:textId="77777777" w:rsidR="00B6742B" w:rsidRPr="00BF1634" w:rsidRDefault="00B6742B" w:rsidP="00B6742B">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1UadwFFR","properties":{"formattedCitation":"Badan Pembinaan dan Pengembangan Bahasa, \\uc0\\u8220{}KBBI Daring.\\uc0\\u8221{}","plainCitation":"Badan Pembinaan dan Pengembangan Bahasa, “KBBI Daring.”","noteIndex":18},"citationItems":[{"id":"2uNsmSmJ/ABDNpFzB","uris":["http://www.mendeley.com/documents/?uuid=8d6e2283-f314-4c08-9127-376fb66b97af"],"itemData":{"author":[{"dropping-particle":"","family":"Badan Pembinaan dan Pengembangan Bahasa","given":"","non-dropping-particle":"","parse-names":false,"suffix":""}],"id":"ITEM-1","issued":{"date-parts":[["2016"]]},"title":"KBBI Daring","type":"article"}}],"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Badan Pembinaan dan Pengembangan Bahasa, “KBBI Daring.”</w:t>
      </w:r>
      <w:r w:rsidRPr="00BF1634">
        <w:rPr>
          <w:rFonts w:ascii="Book Antiqua" w:hAnsi="Book Antiqua"/>
        </w:rPr>
        <w:fldChar w:fldCharType="end"/>
      </w:r>
    </w:p>
  </w:footnote>
  <w:footnote w:id="19">
    <w:p w14:paraId="7C1E6CA2" w14:textId="77777777" w:rsidR="00B6742B" w:rsidRPr="00BF1634" w:rsidRDefault="00B6742B" w:rsidP="00B6742B">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WWfxWocU","properties":{"formattedCitation":"Yaumi, {\\i{}Media Dan Teknologi Pembelajaran}.","plainCitation":"Yaumi, Media Dan Teknologi Pembelajaran.","noteIndex":19},"citationItems":[{"id":"2uNsmSmJ/JH2ob21u","uris":["http://www.mendeley.com/documents/?uuid=a0be55a2-5001-4233-ab3e-3128d3d04537"],"itemData":{"abstract":"Dalam buku ini, penulis menyajikan sepuluh pokok bahasan mulai dari Bab I media pembel- ajaran: pengertian, karakteristik, dan urgensinya, teknologi pembelajaran: pengertian, sejarah, dan perbedaan istilah, perspektif belajar, dan strategi pembelajaran, model-model pengembangan media dan teknologi pembelajaran, belajar melalui bahan cetak, belajar melalui bahan visual, integrase ICT dalam pembelajaran, integrase social media dalam pembelajaran, pembelajaran blended: pemaduan sumber belajar tradisional dan online, dan pembelajaran jarak jauh berbasis TIK","author":[{"dropping-particle":"","family":"Yaumi","given":"Muhammad","non-dropping-particle":"","parse-names":false,"suffix":""}],"container-title":"Jakarta","id":"ITEM-1","issued":{"date-parts":[["2018"]]},"publisher-place":"Jakarta","title":"Media dan Teknologi Pembel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Yaumi, </w:t>
      </w:r>
      <w:r w:rsidRPr="00BF1634">
        <w:rPr>
          <w:rFonts w:ascii="Book Antiqua" w:hAnsi="Book Antiqua" w:cs="Times New Roman"/>
          <w:i/>
          <w:iCs/>
        </w:rPr>
        <w:t>Media Dan Teknologi Pembelajaran</w:t>
      </w:r>
      <w:r w:rsidRPr="00BF1634">
        <w:rPr>
          <w:rFonts w:ascii="Book Antiqua" w:hAnsi="Book Antiqua" w:cs="Times New Roman"/>
        </w:rPr>
        <w:t>.</w:t>
      </w:r>
      <w:r w:rsidRPr="00BF1634">
        <w:rPr>
          <w:rFonts w:ascii="Book Antiqua" w:hAnsi="Book Antiqua"/>
        </w:rPr>
        <w:fldChar w:fldCharType="end"/>
      </w:r>
      <w:r w:rsidRPr="00BF1634">
        <w:rPr>
          <w:rFonts w:ascii="Book Antiqua" w:hAnsi="Book Antiqua"/>
        </w:rPr>
        <w:t>, p.150</w:t>
      </w:r>
    </w:p>
  </w:footnote>
  <w:footnote w:id="20">
    <w:p w14:paraId="3D756583" w14:textId="77777777" w:rsidR="00B6742B" w:rsidRPr="00BF1634" w:rsidRDefault="00B6742B" w:rsidP="00B6742B">
      <w:pPr>
        <w:pStyle w:val="TeksCatatanKaki"/>
        <w:ind w:firstLine="709"/>
        <w:jc w:val="both"/>
        <w:rPr>
          <w:rFonts w:ascii="Book Antiqua" w:hAnsi="Book Antiqua"/>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DecQWKrI","properties":{"formattedCitation":"Yaumi.","plainCitation":"Yaumi.","noteIndex":20},"citationItems":[{"id":"2uNsmSmJ/JH2ob21u","uris":["http://www.mendeley.com/documents/?uuid=a0be55a2-5001-4233-ab3e-3128d3d04537"],"itemData":{"abstract":"Dalam buku ini, penulis menyajikan sepuluh pokok bahasan mulai dari Bab I media pembel- ajaran: pengertian, karakteristik, dan urgensinya, teknologi pembelajaran: pengertian, sejarah, dan perbedaan istilah, perspektif belajar, dan strategi pembelajaran, model-model pengembangan media dan teknologi pembelajaran, belajar melalui bahan cetak, belajar melalui bahan visual, integrase ICT dalam pembelajaran, integrase social media dalam pembelajaran, pembelajaran blended: pemaduan sumber belajar tradisional dan online, dan pembelajaran jarak jauh berbasis TIK","author":[{"dropping-particle":"","family":"Yaumi","given":"Muhammad","non-dropping-particle":"","parse-names":false,"suffix":""}],"container-title":"Jakarta","id":"ITEM-1","issued":{"date-parts":[["2018"]]},"publisher-place":"Jakarta","title":"Media dan Teknologi Pembelajaran","type":"book"}}],"schema":"https://github.com/citation-style-language/schema/raw/master/csl-citation.json"} </w:instrText>
      </w:r>
      <w:r w:rsidRPr="00BF1634">
        <w:rPr>
          <w:rFonts w:ascii="Book Antiqua" w:hAnsi="Book Antiqua"/>
        </w:rPr>
        <w:fldChar w:fldCharType="separate"/>
      </w:r>
      <w:r w:rsidRPr="00BF1634">
        <w:rPr>
          <w:rFonts w:ascii="Book Antiqua" w:hAnsi="Book Antiqua"/>
        </w:rPr>
        <w:t>Yaumi.</w:t>
      </w:r>
      <w:r w:rsidRPr="00BF1634">
        <w:rPr>
          <w:rFonts w:ascii="Book Antiqua" w:hAnsi="Book Antiqua"/>
        </w:rPr>
        <w:fldChar w:fldCharType="end"/>
      </w:r>
      <w:r w:rsidRPr="00BF1634">
        <w:rPr>
          <w:rFonts w:ascii="Book Antiqua" w:hAnsi="Book Antiqua"/>
        </w:rPr>
        <w:t>, p.152</w:t>
      </w:r>
    </w:p>
  </w:footnote>
  <w:footnote w:id="21">
    <w:p w14:paraId="398863D7" w14:textId="77777777" w:rsidR="00B6742B" w:rsidRPr="00BF1634" w:rsidRDefault="00B6742B" w:rsidP="00B6742B">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Dl4FoE6r","properties":{"formattedCitation":"Darisy Syafaah, \\uc0\\u8220{}Inovasi Pembelajaran Bahasa Arab Pada Prodi Bahasa Dan Sastra Arab IAIN Tulungagung Dalam Menghadapi Tantangan Era Industri 4.0,\\uc0\\u8221{} in {\\i{}Prosiding Konferensi Nasional Bahasa Arab V}, 2019, 855.","plainCitation":"Darisy Syafaah, “Inovasi Pembelajaran Bahasa Arab Pada Prodi Bahasa Dan Sastra Arab IAIN Tulungagung Dalam Menghadapi Tantangan Era Industri 4.0,” in Prosiding Konferensi Nasional Bahasa Arab V, 2019, 855.","noteIndex":21},"citationItems":[{"id":"2uNsmSmJ/50QscFTk","uris":["http://www.mendeley.com/documents/?uuid=cbeb431d-1fe8-4faf-ad91-6e5711631ab2"],"itemData":{"author":[{"dropping-particle":"","family":"Darisy Syafaah","given":"","non-dropping-particle":"","parse-names":false,"suffix":""}],"container-title":"Prosiding Konferensi Nasional Bahasa Arab V","id":"ITEM-1","issued":{"date-parts":[["2019"]]},"page":"855","title":"Inovasi Pembelajaran Bahasa Arab pada Prodi Bahasa dan Sastra Arab IAIN Tulungagung dalam Menghadapi Tantangan Era Industri 4.0","type":"paper-conference"}}],"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Darisy Syafaah, “Inovasi Pembelajaran Bahasa Arab Pada Prodi Bahasa Dan Sastra Arab IAIN Tulungagung Dalam Menghadapi Tantangan Era Industri 4.0,” in </w:t>
      </w:r>
      <w:r w:rsidRPr="00BF1634">
        <w:rPr>
          <w:rFonts w:ascii="Book Antiqua" w:hAnsi="Book Antiqua" w:cs="Times New Roman"/>
          <w:i/>
          <w:iCs/>
        </w:rPr>
        <w:t>Prosiding Konferensi Nasional Bahasa Arab V</w:t>
      </w:r>
      <w:r w:rsidRPr="00BF1634">
        <w:rPr>
          <w:rFonts w:ascii="Book Antiqua" w:hAnsi="Book Antiqua" w:cs="Times New Roman"/>
        </w:rPr>
        <w:t>, 2019, 855.</w:t>
      </w:r>
      <w:r w:rsidRPr="00BF1634">
        <w:rPr>
          <w:rFonts w:ascii="Book Antiqua" w:hAnsi="Book Antiqua"/>
        </w:rPr>
        <w:fldChar w:fldCharType="end"/>
      </w:r>
    </w:p>
  </w:footnote>
  <w:footnote w:id="22">
    <w:p w14:paraId="10EED668" w14:textId="77777777" w:rsidR="00B6742B" w:rsidRPr="00B6742B" w:rsidRDefault="00B6742B" w:rsidP="00B6742B">
      <w:pPr>
        <w:pStyle w:val="TeksCatatanKaki"/>
        <w:ind w:firstLine="709"/>
        <w:jc w:val="both"/>
        <w:rPr>
          <w:rFonts w:ascii="Book Antiqua" w:hAnsi="Book Antiqua"/>
        </w:rPr>
      </w:pPr>
      <w:r w:rsidRPr="00BF1634">
        <w:rPr>
          <w:rStyle w:val="ReferensiCatatanKaki"/>
          <w:rFonts w:ascii="Book Antiqua" w:hAnsi="Book Antiqua"/>
        </w:rPr>
        <w:footnoteRef/>
      </w:r>
      <w:r w:rsidRPr="00B6742B">
        <w:rPr>
          <w:rFonts w:ascii="Book Antiqua" w:hAnsi="Book Antiqua"/>
        </w:rPr>
        <w:t xml:space="preserve"> </w:t>
      </w:r>
      <w:r w:rsidRPr="00BF1634">
        <w:rPr>
          <w:rFonts w:ascii="Book Antiqua" w:hAnsi="Book Antiqua"/>
        </w:rPr>
        <w:fldChar w:fldCharType="begin" w:fldLock="1"/>
      </w:r>
      <w:r w:rsidRPr="00B6742B">
        <w:rPr>
          <w:rFonts w:ascii="Book Antiqua" w:hAnsi="Book Antiqua"/>
        </w:rPr>
        <w:instrText xml:space="preserve"> ADDIN ZOTERO_ITEM CSL_CITATION {"citationID":"1hvqyuxu","properties":{"formattedCitation":"Tri Tami Gunarti, \\uc0\\u8220{}Pengembangan Media Pembelajaran Bahasa Arab Berbasis Audio Visual Untuk Meningkatkan Maharah Istima\\uc0\\u8217{} Pada Siswa-Siswi Madrasah Ibtidaiyah,\\uc0\\u8221{} {\\i{}Awwaliyah: Jurnal Pendidikan Guru Madrasah Ibtidaiyah} 3, no. 2 (2020): 122\\uc0\\u8211{}29.","plainCitation":"Tri Tami Gunarti, “Pengembangan Media Pembelajaran Bahasa Arab Berbasis Audio Visual Untuk Meningkatkan Maharah Istima’ Pada Siswa-Siswi Madrasah Ibtidaiyah,” Awwaliyah: Jurnal Pendidikan Guru Madrasah Ibtidaiyah 3, no. 2 (2020): 122–29.","noteIndex":22},"citationItems":[{"id":"2uNsmSmJ/OP7NHxE0","uris":["http://www.mendeley.com/documents/?uuid=d70db47a-a032-4edb-95f0-bfb77ffe9e8e"],"itemData":{"ISSN":"2656-7296","abstract":"In every learning process learning media is an important thing needed, therefore as a teacher must be able to prepare good learning media so that lessons can be absorbed and understood easily by students, especially when the material being taught is related to foreign languages, in terms of this is Arabic. Arabic which is taught to students, especially in madrasah Ibtidaiyyah children, certainly has several learning outcomes, including maharah kalam and maharah Istima ', thus to improve Maharah Istima' (listening skills) in Arabic learning, good learning media are needed. so that Arabic teaching and learning activities run well and efficiently. In the era of globalization, technology is increasingly developing and advanced, automatically learning media develops, namely by utilizing information technology in the field of audio-visual media as a medium for learning Arabic. Audio-visual based Arabic learning media has become the demands of the times, although making Arabic language learning media based on audio-visual requires special skills, it does not mean that the use of these media is avoided and abandoned by Arabic teachers or teachers.","author":[{"dropping-particle":"","family":"Gunarti","given":"Tri Tami","non-dropping-particle":"","parse-names":false,"suffix":""}],"container-title":"Awwaliyah: Jurnal Pendidikan Guru Madrasah Ibtidaiyah","id":"ITEM-1","issue":"2","issued":{"date-parts":[["2020"]]},"page":"122-129","title":"Pengembangan Media Pembelajaran Bahasa Arab Berbasis Audio Visual Untuk Meningkatkan Maharah Istima’ Pada Siswa-Siswi Madrasah Ibtidaiyah","type":"article-journal","volume":"3"}}],"schema":"https://github.com/citation-style-language/schema/raw/master/csl-citation.json"} </w:instrText>
      </w:r>
      <w:r w:rsidRPr="00BF1634">
        <w:rPr>
          <w:rFonts w:ascii="Book Antiqua" w:hAnsi="Book Antiqua"/>
        </w:rPr>
        <w:fldChar w:fldCharType="separate"/>
      </w:r>
      <w:r w:rsidRPr="00B6742B">
        <w:rPr>
          <w:rFonts w:ascii="Book Antiqua" w:hAnsi="Book Antiqua" w:cs="Times New Roman"/>
        </w:rPr>
        <w:t xml:space="preserve">Tri Tami Gunarti, “Pengembangan Media Pembelajaran Bahasa Arab Berbasis Audio Visual Untuk Meningkatkan Maharah Istima’ Pada Siswa-Siswi Madrasah Ibtidaiyah,” </w:t>
      </w:r>
      <w:r w:rsidRPr="00B6742B">
        <w:rPr>
          <w:rFonts w:ascii="Book Antiqua" w:hAnsi="Book Antiqua" w:cs="Times New Roman"/>
          <w:i/>
          <w:iCs/>
        </w:rPr>
        <w:t>Awwaliyah: Jurnal Pendidikan Guru Madrasah Ibtidaiyah</w:t>
      </w:r>
      <w:r w:rsidRPr="00B6742B">
        <w:rPr>
          <w:rFonts w:ascii="Book Antiqua" w:hAnsi="Book Antiqua" w:cs="Times New Roman"/>
        </w:rPr>
        <w:t xml:space="preserve"> 3, no. 2 (2020): 122–29.</w:t>
      </w:r>
      <w:r w:rsidRPr="00BF1634">
        <w:rPr>
          <w:rFonts w:ascii="Book Antiqua" w:hAnsi="Book Antiqua"/>
        </w:rPr>
        <w:fldChar w:fldCharType="end"/>
      </w:r>
    </w:p>
  </w:footnote>
  <w:footnote w:id="23">
    <w:p w14:paraId="556DB5F0" w14:textId="76A4FB0D" w:rsidR="003C2C97" w:rsidRPr="00BF1634" w:rsidRDefault="003C2C97" w:rsidP="00BF1634">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71C0JeNm","properties":{"formattedCitation":"\\uc0\\u8220{}PMA No. 2 Tahun 2008, Tentang Standar Kompetensi Lulusan Dan Standar Isi Pendidikan Agama Islam Dan Bahasa Arab Di Madrasah,\\uc0\\u8221{} 2008.","plainCitation":"“PMA No. 2 Tahun 2008, Tentang Standar Kompetensi Lulusan Dan Standar Isi Pendidikan Agama Islam Dan Bahasa Arab Di Madrasah,” 2008.","noteIndex":23},"citationItems":[{"id":"2uNsmSmJ/DUf3Ig8z","uris":["http://www.mendeley.com/documents/?uuid=8b2039c1-8389-4edf-8db0-1e97ee5efe2f"],"itemData":{"id":"ITEM-1","issued":{"date-parts":[["2008"]]},"title":"PMA No. 2 tahun 2008, Tentang Standar Kompetensi Lulusan dan Standar Isi Pendidikan Agama Islam dan Bahasa Arab di Madrasah","type":"article"}}],"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PMA No. 2 Tahun 2008, Tentang Standar Kompetensi Lulusan Dan Standar Isi Pendidikan Agama Islam Dan Bahasa Arab Di Madrasah,” 2008.</w:t>
      </w:r>
      <w:r w:rsidRPr="00BF1634">
        <w:rPr>
          <w:rFonts w:ascii="Book Antiqua" w:hAnsi="Book Antiqua"/>
        </w:rPr>
        <w:fldChar w:fldCharType="end"/>
      </w:r>
    </w:p>
  </w:footnote>
  <w:footnote w:id="24">
    <w:p w14:paraId="1E6817E3" w14:textId="77777777" w:rsidR="00B6742B" w:rsidRPr="00BF1634" w:rsidRDefault="00B6742B" w:rsidP="00B6742B">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jnwrwOHY","properties":{"formattedCitation":"Rukimin, \\uc0\\u8220{}Pengembangan Media Pembelajaran Untuk Meningkatan Hasil Belajar Bahasa Arab,\\uc0\\u8221{} {\\i{}Ganeca Swara} Vol. 11, no. No. 1 (2017): 20.","plainCitation":"Rukimin, “Pengembangan Media Pembelajaran Untuk Meningkatan Hasil Belajar Bahasa Arab,” Ganeca Swara Vol. 11, no. No. 1 (2017): 20.","noteIndex":24},"citationItems":[{"id":"2uNsmSmJ/EgxQB0YH","uris":["http://www.mendeley.com/documents/?uuid=aca7d26c-eda6-4fc6-8208-dcfa689dd9c6"],"itemData":{"author":[{"dropping-particle":"","family":"Rukimin","given":"","non-dropping-particle":"","parse-names":false,"suffix":""}],"container-title":"Ganeca Swara","id":"ITEM-1","issue":"No. 1","issued":{"date-parts":[["2017"]]},"page":"20","title":"Pengembangan Media Pembelajaran untuk Meningkatan Hasil Belajar Bahasa Arab","type":"article-journal","volume":"Vol. 11"}}],"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Rukimin, “Pengembangan Media Pembelajaran Untuk Meningkatan Hasil Belajar Bahasa Arab,” </w:t>
      </w:r>
      <w:r w:rsidRPr="00BF1634">
        <w:rPr>
          <w:rFonts w:ascii="Book Antiqua" w:hAnsi="Book Antiqua" w:cs="Times New Roman"/>
          <w:i/>
          <w:iCs/>
        </w:rPr>
        <w:t>Ganeca Swara</w:t>
      </w:r>
      <w:r w:rsidRPr="00BF1634">
        <w:rPr>
          <w:rFonts w:ascii="Book Antiqua" w:hAnsi="Book Antiqua" w:cs="Times New Roman"/>
        </w:rPr>
        <w:t xml:space="preserve"> Vol. 11, no. No. 1 (2017): 20.</w:t>
      </w:r>
      <w:r w:rsidRPr="00BF1634">
        <w:rPr>
          <w:rFonts w:ascii="Book Antiqua" w:hAnsi="Book Antiqua"/>
        </w:rPr>
        <w:fldChar w:fldCharType="end"/>
      </w:r>
    </w:p>
  </w:footnote>
  <w:footnote w:id="25">
    <w:p w14:paraId="3E87324B" w14:textId="77777777" w:rsidR="00B6742B" w:rsidRPr="00BF1634" w:rsidRDefault="00B6742B" w:rsidP="00B6742B">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IssqGS5V","properties":{"formattedCitation":"Hamdan Husen Batubara dan Dessy Noor Ariani, \\uc0\\u8220{}Model Pengembangan Media Pembelajaran Adaptif Di Sekolah Dasar,\\uc0\\u8221{} {\\i{}Muallimuna} Vol. 5, no. No. 1 (2019): 41\\uc0\\u8211{}42.","plainCitation":"Hamdan Husen Batubara dan Dessy Noor Ariani, “Model Pengembangan Media Pembelajaran Adaptif Di Sekolah Dasar,” Muallimuna Vol. 5, no. No. 1 (2019): 41–42.","noteIndex":25},"citationItems":[{"id":"2uNsmSmJ/72PWxTGL","uris":["http://www.mendeley.com/documents/?uuid=2b13c430-c5b9-412f-af85-d236c28caa55"],"itemData":{"author":[{"dropping-particle":"","family":"Hamdan Husen Batubara dan Dessy Noor Ariani","given":"","non-dropping-particle":"","parse-names":false,"suffix":""}],"container-title":"Muallimuna","id":"ITEM-1","issue":"No. 1","issued":{"date-parts":[["2019"]]},"page":"41-42","title":"Model Pengembangan Media Pembelajaran Adaptif di Sekolah Dasar","type":"article-journal","volume":"Vol. 5"}}],"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Hamdan Husen Batubara dan Dessy Noor Ariani, “Model Pengembangan Media Pembelajaran Adaptif Di Sekolah Dasar,” </w:t>
      </w:r>
      <w:r w:rsidRPr="00BF1634">
        <w:rPr>
          <w:rFonts w:ascii="Book Antiqua" w:hAnsi="Book Antiqua" w:cs="Times New Roman"/>
          <w:i/>
          <w:iCs/>
        </w:rPr>
        <w:t>Muallimuna</w:t>
      </w:r>
      <w:r w:rsidRPr="00BF1634">
        <w:rPr>
          <w:rFonts w:ascii="Book Antiqua" w:hAnsi="Book Antiqua" w:cs="Times New Roman"/>
        </w:rPr>
        <w:t xml:space="preserve"> Vol. 5, no. No. 1 (2019): 41–42.</w:t>
      </w:r>
      <w:r w:rsidRPr="00BF1634">
        <w:rPr>
          <w:rFonts w:ascii="Book Antiqua" w:hAnsi="Book Antiqua"/>
        </w:rPr>
        <w:fldChar w:fldCharType="end"/>
      </w:r>
    </w:p>
  </w:footnote>
  <w:footnote w:id="26">
    <w:p w14:paraId="434C573B" w14:textId="77777777" w:rsidR="00803133" w:rsidRPr="00BF1634" w:rsidRDefault="00803133" w:rsidP="00803133">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t5Zj8t9n","properties":{"formattedCitation":"Zulkifli Rusbi, \\uc0\\u8220{}Upaya Guru Mengembangkan Media Visual Dalam Proses Pembelajaran Fiqih MAN Kuok Bangkinang Kabupaten Kampar,\\uc0\\u8221{} {\\i{}Jurnal Al-Hikmah} Vol. 14, no. No. 1 (2017): h. 28.","plainCitation":"Zulkifli Rusbi, “Upaya Guru Mengembangkan Media Visual Dalam Proses Pembelajaran Fiqih MAN Kuok Bangkinang Kabupaten Kampar,” Jurnal Al-Hikmah Vol. 14, no. No. 1 (2017): h. 28.","noteIndex":26},"citationItems":[{"id":"2uNsmSmJ/7l8UJgEX","uris":["http://www.mendeley.com/documents/?uuid=bf314ce1-3081-44a2-959d-d8563286f9a6"],"itemData":{"author":[{"dropping-particle":"","family":"Zulkifli Rusbi","given":"","non-dropping-particle":"","parse-names":false,"suffix":""}],"container-title":"Jurnal Al-Hikmah","id":"ITEM-1","issue":"No. 1","issued":{"date-parts":[["2017"]]},"page":"h. 28","title":"Upaya Guru Mengembangkan Media Visual dalam Proses Pembelajaran Fiqih MAN Kuok Bangkinang Kabupaten Kampar","type":"article-journal","volume":"Vol. 14"}}],"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Zulkifli Rusbi, “Upaya Guru Mengembangkan Media Visual Dalam Proses Pembelajaran Fiqih MAN Kuok Bangkinang Kabupaten Kampar,” </w:t>
      </w:r>
      <w:r w:rsidRPr="00BF1634">
        <w:rPr>
          <w:rFonts w:ascii="Book Antiqua" w:hAnsi="Book Antiqua" w:cs="Times New Roman"/>
          <w:i/>
          <w:iCs/>
        </w:rPr>
        <w:t>Jurnal Al-Hikmah</w:t>
      </w:r>
      <w:r w:rsidRPr="00BF1634">
        <w:rPr>
          <w:rFonts w:ascii="Book Antiqua" w:hAnsi="Book Antiqua" w:cs="Times New Roman"/>
        </w:rPr>
        <w:t xml:space="preserve"> Vol. 14, no. No. 1 (2017): h. 28.</w:t>
      </w:r>
      <w:r w:rsidRPr="00BF1634">
        <w:rPr>
          <w:rFonts w:ascii="Book Antiqua" w:hAnsi="Book Antiqua"/>
        </w:rPr>
        <w:fldChar w:fldCharType="end"/>
      </w:r>
    </w:p>
  </w:footnote>
  <w:footnote w:id="27">
    <w:p w14:paraId="39EC50CB" w14:textId="61D018A0" w:rsidR="003C2C97" w:rsidRPr="00BF1634" w:rsidRDefault="003C2C97" w:rsidP="00BF1634">
      <w:pPr>
        <w:pStyle w:val="TeksCatatanKaki"/>
        <w:ind w:firstLine="709"/>
        <w:jc w:val="both"/>
        <w:rPr>
          <w:rFonts w:ascii="Book Antiqua" w:hAnsi="Book Antiqua"/>
          <w:lang w:val="en-US"/>
        </w:rPr>
      </w:pPr>
      <w:r w:rsidRPr="00BF1634">
        <w:rPr>
          <w:rStyle w:val="ReferensiCatatanKaki"/>
          <w:rFonts w:ascii="Book Antiqua" w:hAnsi="Book Antiqua"/>
        </w:rPr>
        <w:footnoteRef/>
      </w:r>
      <w:r w:rsidRPr="00BF1634">
        <w:rPr>
          <w:rFonts w:ascii="Book Antiqua" w:hAnsi="Book Antiqua"/>
        </w:rPr>
        <w:t xml:space="preserve"> </w:t>
      </w:r>
      <w:r w:rsidRPr="00BF1634">
        <w:rPr>
          <w:rFonts w:ascii="Book Antiqua" w:hAnsi="Book Antiqua"/>
        </w:rPr>
        <w:fldChar w:fldCharType="begin" w:fldLock="1"/>
      </w:r>
      <w:r w:rsidRPr="00BF1634">
        <w:rPr>
          <w:rFonts w:ascii="Book Antiqua" w:hAnsi="Book Antiqua"/>
        </w:rPr>
        <w:instrText xml:space="preserve"> ADDIN ZOTERO_ITEM CSL_CITATION {"citationID":"MCh63rVA","properties":{"formattedCitation":"Moh. Khasairi, \\uc0\\u8220{}Pengembangan Komponen Bahasa Arab Di Madrasah Aliyah,\\uc0\\u8221{} {\\i{}Bahasa Dan Seni} Vol. 14, no. No. 1 (2013): h. 65.","plainCitation":"Moh. Khasairi, “Pengembangan Komponen Bahasa Arab Di Madrasah Aliyah,” Bahasa Dan Seni Vol. 14, no. No. 1 (2013): h. 65.","noteIndex":27},"citationItems":[{"id":"2uNsmSmJ/ActnuNMd","uris":["http://www.mendeley.com/documents/?uuid=4e628ec2-95a3-4b7f-a1a0-14a7b1d8bc83"],"itemData":{"author":[{"dropping-particle":"","family":"Moh. Khasairi","given":"","non-dropping-particle":"","parse-names":false,"suffix":""}],"container-title":"Bahasa dan Seni","id":"ITEM-1","issue":"No. 1","issued":{"date-parts":[["2013"]]},"page":"h. 65","title":"Pengembangan Komponen Bahasa Arab di Madrasah Aliyah","type":"article-journal","volume":"Vol. 14"}}],"schema":"https://github.com/citation-style-language/schema/raw/master/csl-citation.json"} </w:instrText>
      </w:r>
      <w:r w:rsidRPr="00BF1634">
        <w:rPr>
          <w:rFonts w:ascii="Book Antiqua" w:hAnsi="Book Antiqua"/>
        </w:rPr>
        <w:fldChar w:fldCharType="separate"/>
      </w:r>
      <w:r w:rsidRPr="00BF1634">
        <w:rPr>
          <w:rFonts w:ascii="Book Antiqua" w:hAnsi="Book Antiqua" w:cs="Times New Roman"/>
        </w:rPr>
        <w:t xml:space="preserve">Moh. Khasairi, “Pengembangan Komponen Bahasa Arab Di Madrasah Aliyah,” </w:t>
      </w:r>
      <w:r w:rsidRPr="00BF1634">
        <w:rPr>
          <w:rFonts w:ascii="Book Antiqua" w:hAnsi="Book Antiqua" w:cs="Times New Roman"/>
          <w:i/>
          <w:iCs/>
        </w:rPr>
        <w:t>Bahasa Dan Seni</w:t>
      </w:r>
      <w:r w:rsidRPr="00BF1634">
        <w:rPr>
          <w:rFonts w:ascii="Book Antiqua" w:hAnsi="Book Antiqua" w:cs="Times New Roman"/>
        </w:rPr>
        <w:t xml:space="preserve"> Vol. 14, no. No. 1 (2013): h. 65.</w:t>
      </w:r>
      <w:r w:rsidRPr="00BF1634">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BD19D" w14:textId="77777777" w:rsidR="001834EE" w:rsidRDefault="001834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1B75D" w14:textId="2C234C65" w:rsidR="00CA0BE5" w:rsidRDefault="00CA0BE5" w:rsidP="00CA0BE5">
    <w:pPr>
      <w:spacing w:after="0" w:line="240" w:lineRule="auto"/>
      <w:jc w:val="center"/>
      <w:rPr>
        <w:rFonts w:ascii="Myriad Pro" w:hAnsi="Myriad Pro"/>
        <w:sz w:val="19"/>
        <w:szCs w:val="19"/>
      </w:rPr>
    </w:pPr>
    <w:r>
      <w:rPr>
        <w:rFonts w:ascii="ArabDances" w:hAnsi="ArabDances"/>
        <w:b/>
        <w:bCs/>
        <w:spacing w:val="20"/>
        <w:sz w:val="28"/>
        <w:szCs w:val="28"/>
      </w:rPr>
      <w:t xml:space="preserve">Al </w:t>
    </w:r>
    <w:proofErr w:type="spellStart"/>
    <w:r>
      <w:rPr>
        <w:rFonts w:ascii="ArabDances" w:hAnsi="ArabDances"/>
        <w:b/>
        <w:bCs/>
        <w:spacing w:val="20"/>
        <w:sz w:val="28"/>
        <w:szCs w:val="28"/>
      </w:rPr>
      <w:t>Maqayis</w:t>
    </w:r>
    <w:proofErr w:type="spellEnd"/>
    <w:r>
      <w:rPr>
        <w:rFonts w:ascii="Monotype Corsiva" w:hAnsi="Monotype Corsiva"/>
      </w:rPr>
      <w:t xml:space="preserve"> </w:t>
    </w:r>
    <w:r>
      <w:rPr>
        <w:rFonts w:ascii="Myriad Pro" w:hAnsi="Myriad Pro"/>
        <w:sz w:val="19"/>
        <w:szCs w:val="19"/>
      </w:rPr>
      <w:t xml:space="preserve">Jurnal Pendidikan Bahasa Arab dan </w:t>
    </w:r>
    <w:proofErr w:type="spellStart"/>
    <w:r>
      <w:rPr>
        <w:rFonts w:ascii="Myriad Pro" w:hAnsi="Myriad Pro"/>
        <w:sz w:val="19"/>
        <w:szCs w:val="19"/>
      </w:rPr>
      <w:t>Kebahasaaraban</w:t>
    </w:r>
    <w:proofErr w:type="spellEnd"/>
    <w:r>
      <w:rPr>
        <w:rFonts w:ascii="Myriad Pro" w:hAnsi="Myriad Pro"/>
        <w:sz w:val="19"/>
        <w:szCs w:val="19"/>
      </w:rPr>
      <w:t>, 9 (</w:t>
    </w:r>
    <w:r w:rsidR="00623CF1">
      <w:rPr>
        <w:rFonts w:ascii="Myriad Pro" w:hAnsi="Myriad Pro"/>
        <w:sz w:val="19"/>
        <w:szCs w:val="19"/>
        <w:lang w:val="en-US"/>
      </w:rPr>
      <w:t>2</w:t>
    </w:r>
    <w:r>
      <w:rPr>
        <w:rFonts w:ascii="Myriad Pro" w:hAnsi="Myriad Pro"/>
        <w:sz w:val="19"/>
        <w:szCs w:val="19"/>
      </w:rPr>
      <w:t>), 2022</w:t>
    </w:r>
  </w:p>
  <w:p w14:paraId="09D43A83" w14:textId="77777777" w:rsidR="00CA0BE5" w:rsidRDefault="00CA0BE5" w:rsidP="00CA0BE5">
    <w:pPr>
      <w:pStyle w:val="Header"/>
      <w:jc w:val="center"/>
    </w:pPr>
    <w:r>
      <w:rPr>
        <w:rFonts w:ascii="Garamond" w:hAnsi="Garamond"/>
      </w:rPr>
      <w:t>p-ISSN 2338-133X e-ISSN 2615-3890</w:t>
    </w:r>
  </w:p>
  <w:p w14:paraId="2DD57142" w14:textId="77777777" w:rsidR="00CA0BE5" w:rsidRDefault="00CA0BE5" w:rsidP="00CA0BE5">
    <w:pPr>
      <w:pStyle w:val="Header"/>
    </w:pPr>
  </w:p>
  <w:p w14:paraId="4520F453" w14:textId="77777777" w:rsidR="00CA0BE5" w:rsidRPr="00CA0BE5" w:rsidRDefault="00CA0BE5" w:rsidP="00CA0B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B512C" w14:textId="4D7DA8BA" w:rsidR="00CA0BE5" w:rsidRDefault="00CA0BE5" w:rsidP="00CA0BE5">
    <w:pPr>
      <w:spacing w:after="0" w:line="240" w:lineRule="auto"/>
      <w:jc w:val="center"/>
      <w:rPr>
        <w:rFonts w:ascii="Garamond" w:hAnsi="Garamond" w:cs="Times New Roman"/>
        <w:b/>
        <w:sz w:val="24"/>
        <w:szCs w:val="24"/>
      </w:rPr>
    </w:pPr>
    <w:r>
      <w:rPr>
        <w:noProof/>
      </w:rPr>
      <mc:AlternateContent>
        <mc:Choice Requires="wpg">
          <w:drawing>
            <wp:anchor distT="0" distB="0" distL="114300" distR="114300" simplePos="0" relativeHeight="251666432" behindDoc="0" locked="0" layoutInCell="1" allowOverlap="1" wp14:anchorId="1B6AEBF8" wp14:editId="32D26BC8">
              <wp:simplePos x="0" y="0"/>
              <wp:positionH relativeFrom="column">
                <wp:posOffset>-244475</wp:posOffset>
              </wp:positionH>
              <wp:positionV relativeFrom="paragraph">
                <wp:posOffset>-45720</wp:posOffset>
              </wp:positionV>
              <wp:extent cx="5520690" cy="668655"/>
              <wp:effectExtent l="3175" t="1905" r="63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0690" cy="668655"/>
                        <a:chOff x="0" y="5249"/>
                        <a:chExt cx="5520519" cy="658241"/>
                      </a:xfrm>
                    </wpg:grpSpPr>
                    <pic:pic xmlns:pic="http://schemas.openxmlformats.org/drawingml/2006/picture">
                      <pic:nvPicPr>
                        <pic:cNvPr id="2" name="Picture 4"/>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6824"/>
                          <a:ext cx="648269" cy="648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 name="Picture 11"/>
                        <pic:cNvPicPr>
                          <a:picLocks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4872251" y="5249"/>
                          <a:ext cx="648268" cy="6582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E115E2A" id="Group 1" o:spid="_x0000_s1026" style="position:absolute;margin-left:-19.25pt;margin-top:-3.6pt;width:434.7pt;height:52.65pt;z-index:251666432" coordorigin=",52" coordsize="55205,6582" o:gfxdata="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68;width:6482;height:6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">
                <v:imagedata r:id="rId3" o:title=""/>
                <o:lock v:ext="edit" aspectratio="f"/>
              </v:shape>
              <v:shape id="Picture 11" o:spid="_x0000_s1028" type="#_x0000_t75" style="position:absolute;left:48722;top:52;width:6483;height:6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">
                <v:imagedata r:id="rId4" o:title=""/>
                <o:lock v:ext="edit" aspectratio="f"/>
              </v:shape>
            </v:group>
          </w:pict>
        </mc:Fallback>
      </mc:AlternateContent>
    </w:r>
    <w:r>
      <w:rPr>
        <w:rFonts w:ascii="Garamond" w:hAnsi="Garamond" w:cs="Times New Roman"/>
        <w:b/>
        <w:sz w:val="24"/>
        <w:szCs w:val="24"/>
      </w:rPr>
      <w:t>Al Maqayis: Jurnal Pendidikan Bahasa Arab dan Kebahasaaraban</w:t>
    </w:r>
  </w:p>
  <w:p w14:paraId="3195FB26" w14:textId="2DB88FE9" w:rsidR="00CA0BE5" w:rsidRPr="00E1443A" w:rsidRDefault="00CA0BE5" w:rsidP="00CA0BE5">
    <w:pPr>
      <w:spacing w:after="0" w:line="240" w:lineRule="auto"/>
      <w:jc w:val="center"/>
      <w:rPr>
        <w:rFonts w:ascii="Garamond" w:hAnsi="Garamond"/>
        <w:lang w:val="en-US"/>
      </w:rPr>
    </w:pPr>
    <w:r>
      <w:rPr>
        <w:rFonts w:ascii="Garamond" w:hAnsi="Garamond"/>
      </w:rPr>
      <w:t xml:space="preserve">Vol. 9 No. </w:t>
    </w:r>
    <w:r w:rsidR="00E1443A">
      <w:rPr>
        <w:rFonts w:ascii="Garamond" w:hAnsi="Garamond"/>
        <w:lang w:val="en-US"/>
      </w:rPr>
      <w:t>2</w:t>
    </w:r>
    <w:r>
      <w:rPr>
        <w:rFonts w:ascii="Garamond" w:hAnsi="Garamond"/>
      </w:rPr>
      <w:t>,</w:t>
    </w:r>
    <w:r w:rsidR="00E1443A">
      <w:rPr>
        <w:rFonts w:ascii="Garamond" w:hAnsi="Garamond"/>
        <w:lang w:val="en-US"/>
      </w:rPr>
      <w:t xml:space="preserve"> Des </w:t>
    </w:r>
    <w:r>
      <w:rPr>
        <w:rFonts w:ascii="Garamond" w:hAnsi="Garamond"/>
      </w:rPr>
      <w:t xml:space="preserve">2022, </w:t>
    </w:r>
  </w:p>
  <w:p w14:paraId="61D0A583" w14:textId="31BC2309" w:rsidR="00CA0BE5" w:rsidRPr="00E1443A" w:rsidRDefault="00CA0BE5" w:rsidP="00CA0BE5">
    <w:pPr>
      <w:spacing w:after="0" w:line="240" w:lineRule="auto"/>
      <w:jc w:val="center"/>
      <w:rPr>
        <w:rFonts w:ascii="Garamond" w:hAnsi="Garamond" w:cs="Times New Roman"/>
        <w:bCs/>
        <w:sz w:val="24"/>
        <w:szCs w:val="24"/>
        <w:lang w:val="en-US"/>
      </w:rPr>
    </w:pPr>
    <w:r>
      <w:rPr>
        <w:rFonts w:ascii="Garamond" w:hAnsi="Garamond"/>
      </w:rPr>
      <w:t xml:space="preserve">p-ISSN </w:t>
    </w:r>
    <w:r w:rsidR="00E1443A">
      <w:rPr>
        <w:rFonts w:ascii="Garamond" w:hAnsi="Garamond"/>
        <w:lang w:val="en-US"/>
      </w:rPr>
      <w:t>2338</w:t>
    </w:r>
    <w:r>
      <w:rPr>
        <w:rFonts w:ascii="Garamond" w:hAnsi="Garamond"/>
      </w:rPr>
      <w:t>.-.</w:t>
    </w:r>
    <w:r w:rsidR="00E1443A">
      <w:rPr>
        <w:rFonts w:ascii="Garamond" w:hAnsi="Garamond"/>
        <w:lang w:val="en-US"/>
      </w:rPr>
      <w:t>133X</w:t>
    </w:r>
    <w:r>
      <w:rPr>
        <w:rFonts w:ascii="Garamond" w:hAnsi="Garamond"/>
      </w:rPr>
      <w:t xml:space="preserve"> e-ISSN </w:t>
    </w:r>
    <w:r w:rsidR="00E1443A">
      <w:rPr>
        <w:rFonts w:ascii="Garamond" w:hAnsi="Garamond"/>
        <w:lang w:val="en-US"/>
      </w:rPr>
      <w:t>2615</w:t>
    </w:r>
    <w:r>
      <w:rPr>
        <w:rFonts w:ascii="Garamond" w:hAnsi="Garamond"/>
      </w:rPr>
      <w:t>-</w:t>
    </w:r>
    <w:r w:rsidR="00E1443A">
      <w:rPr>
        <w:rFonts w:ascii="Garamond" w:hAnsi="Garamond"/>
        <w:lang w:val="en-US"/>
      </w:rPr>
      <w:t>3890</w:t>
    </w:r>
  </w:p>
  <w:p w14:paraId="1C6A8216" w14:textId="77777777" w:rsidR="00CA0BE5" w:rsidRDefault="00CA0BE5" w:rsidP="00CA0BE5">
    <w:pPr>
      <w:spacing w:after="0" w:line="240" w:lineRule="auto"/>
      <w:jc w:val="center"/>
      <w:rPr>
        <w:rFonts w:ascii="Garamond" w:hAnsi="Garamond" w:cs="Times New Roman"/>
        <w:bCs/>
        <w:sz w:val="24"/>
        <w:szCs w:val="24"/>
      </w:rPr>
    </w:pPr>
    <w:r>
      <w:rPr>
        <w:rFonts w:ascii="Garamond" w:hAnsi="Garamond" w:cs="Times New Roman"/>
        <w:bCs/>
        <w:sz w:val="24"/>
        <w:szCs w:val="24"/>
      </w:rPr>
      <w:t xml:space="preserve">doi: </w:t>
    </w:r>
    <w:hyperlink r:id="rId5" w:history="1">
      <w:r>
        <w:rPr>
          <w:rStyle w:val="Hyperlink"/>
          <w:bCs/>
          <w:sz w:val="24"/>
          <w:szCs w:val="24"/>
        </w:rPr>
        <w:t>https://dx.doi.org/10.18592/jams.v4i1</w:t>
      </w:r>
    </w:hyperlink>
    <w:r>
      <w:rPr>
        <w:rFonts w:ascii="Garamond" w:hAnsi="Garamond" w:cs="Times New Roman"/>
        <w:bCs/>
        <w:sz w:val="24"/>
        <w:szCs w:val="24"/>
      </w:rPr>
      <w:t>......</w:t>
    </w:r>
  </w:p>
  <w:p w14:paraId="3D0D4442" w14:textId="09A4E65B" w:rsidR="00CA0BE5" w:rsidRDefault="00CA0BE5" w:rsidP="00CA0BE5">
    <w:pPr>
      <w:spacing w:after="0" w:line="240" w:lineRule="auto"/>
      <w:jc w:val="center"/>
      <w:rPr>
        <w:rFonts w:ascii="Garamond" w:hAnsi="Garamond" w:cs="Times New Roman"/>
        <w:b/>
        <w:sz w:val="24"/>
        <w:szCs w:val="24"/>
      </w:rPr>
    </w:pPr>
    <w:proofErr w:type="spellStart"/>
    <w:r>
      <w:rPr>
        <w:rFonts w:ascii="Garamond" w:hAnsi="Garamond" w:cs="Times New Roman"/>
        <w:b/>
        <w:sz w:val="24"/>
        <w:szCs w:val="24"/>
      </w:rPr>
      <w:t>Submit</w:t>
    </w:r>
    <w:proofErr w:type="spellEnd"/>
    <w:r>
      <w:rPr>
        <w:rFonts w:ascii="Garamond" w:hAnsi="Garamond" w:cs="Times New Roman"/>
        <w:b/>
        <w:sz w:val="24"/>
        <w:szCs w:val="24"/>
      </w:rPr>
      <w:t xml:space="preserve">: </w:t>
    </w:r>
    <w:r w:rsidR="00E1443A">
      <w:rPr>
        <w:rFonts w:ascii="Garamond" w:hAnsi="Garamond" w:cs="Times New Roman"/>
        <w:b/>
        <w:sz w:val="24"/>
        <w:szCs w:val="24"/>
        <w:lang w:val="en-US"/>
      </w:rPr>
      <w:t>03</w:t>
    </w:r>
    <w:r>
      <w:rPr>
        <w:rFonts w:ascii="Garamond" w:hAnsi="Garamond" w:cs="Times New Roman"/>
        <w:b/>
        <w:sz w:val="24"/>
        <w:szCs w:val="24"/>
      </w:rPr>
      <w:t>/0</w:t>
    </w:r>
    <w:r w:rsidR="00E1443A">
      <w:rPr>
        <w:rFonts w:ascii="Garamond" w:hAnsi="Garamond" w:cs="Times New Roman"/>
        <w:b/>
        <w:sz w:val="24"/>
        <w:szCs w:val="24"/>
        <w:lang w:val="en-US"/>
      </w:rPr>
      <w:t>3</w:t>
    </w:r>
    <w:r>
      <w:rPr>
        <w:rFonts w:ascii="Garamond" w:hAnsi="Garamond" w:cs="Times New Roman"/>
        <w:b/>
        <w:sz w:val="24"/>
        <w:szCs w:val="24"/>
      </w:rPr>
      <w:t xml:space="preserve">/2022 </w:t>
    </w:r>
    <w:proofErr w:type="spellStart"/>
    <w:r>
      <w:rPr>
        <w:rFonts w:ascii="Garamond" w:hAnsi="Garamond" w:cs="Times New Roman"/>
        <w:b/>
        <w:sz w:val="24"/>
        <w:szCs w:val="24"/>
      </w:rPr>
      <w:t>Review</w:t>
    </w:r>
    <w:proofErr w:type="spellEnd"/>
    <w:r w:rsidR="00E1443A">
      <w:rPr>
        <w:rFonts w:ascii="Garamond" w:hAnsi="Garamond" w:cs="Times New Roman"/>
        <w:b/>
        <w:sz w:val="24"/>
        <w:szCs w:val="24"/>
        <w:lang w:val="en-US"/>
      </w:rPr>
      <w:t xml:space="preserve"> 12</w:t>
    </w:r>
    <w:r>
      <w:rPr>
        <w:rFonts w:ascii="Garamond" w:hAnsi="Garamond" w:cs="Times New Roman"/>
        <w:b/>
        <w:sz w:val="24"/>
        <w:szCs w:val="24"/>
      </w:rPr>
      <w:t>/</w:t>
    </w:r>
    <w:r w:rsidR="00E1443A">
      <w:rPr>
        <w:rFonts w:ascii="Garamond" w:hAnsi="Garamond" w:cs="Times New Roman"/>
        <w:b/>
        <w:sz w:val="24"/>
        <w:szCs w:val="24"/>
        <w:lang w:val="en-US"/>
      </w:rPr>
      <w:t>07</w:t>
    </w:r>
    <w:r>
      <w:rPr>
        <w:rFonts w:ascii="Garamond" w:hAnsi="Garamond" w:cs="Times New Roman"/>
        <w:b/>
        <w:sz w:val="24"/>
        <w:szCs w:val="24"/>
      </w:rPr>
      <w:t xml:space="preserve">/2022 </w:t>
    </w:r>
    <w:proofErr w:type="spellStart"/>
    <w:r>
      <w:rPr>
        <w:rFonts w:ascii="Garamond" w:hAnsi="Garamond" w:cs="Times New Roman"/>
        <w:b/>
        <w:sz w:val="24"/>
        <w:szCs w:val="24"/>
      </w:rPr>
      <w:t>Publish</w:t>
    </w:r>
    <w:proofErr w:type="spellEnd"/>
    <w:r>
      <w:rPr>
        <w:rFonts w:ascii="Garamond" w:hAnsi="Garamond" w:cs="Times New Roman"/>
        <w:b/>
        <w:sz w:val="24"/>
        <w:szCs w:val="24"/>
      </w:rPr>
      <w:t xml:space="preserve">: </w:t>
    </w:r>
    <w:r w:rsidR="00E1443A">
      <w:rPr>
        <w:rFonts w:ascii="Garamond" w:hAnsi="Garamond" w:cs="Times New Roman"/>
        <w:b/>
        <w:sz w:val="24"/>
        <w:szCs w:val="24"/>
        <w:lang w:val="en-US"/>
      </w:rPr>
      <w:t>01</w:t>
    </w:r>
    <w:r>
      <w:rPr>
        <w:rFonts w:ascii="Garamond" w:hAnsi="Garamond" w:cs="Times New Roman"/>
        <w:b/>
        <w:sz w:val="24"/>
        <w:szCs w:val="24"/>
      </w:rPr>
      <w:t>/</w:t>
    </w:r>
    <w:r w:rsidR="00E1443A">
      <w:rPr>
        <w:rFonts w:ascii="Garamond" w:hAnsi="Garamond" w:cs="Times New Roman"/>
        <w:b/>
        <w:sz w:val="24"/>
        <w:szCs w:val="24"/>
        <w:lang w:val="en-US"/>
      </w:rPr>
      <w:t>12</w:t>
    </w:r>
    <w:r>
      <w:rPr>
        <w:rFonts w:ascii="Garamond" w:hAnsi="Garamond" w:cs="Times New Roman"/>
        <w:b/>
        <w:sz w:val="24"/>
        <w:szCs w:val="24"/>
      </w:rPr>
      <w:t>/2022</w:t>
    </w:r>
  </w:p>
  <w:p w14:paraId="41006FA5" w14:textId="77777777" w:rsidR="00CA0BE5" w:rsidRDefault="00CA0BE5" w:rsidP="00CA0BE5">
    <w:pPr>
      <w:pStyle w:val="Header"/>
    </w:pPr>
    <w:r>
      <w:rPr>
        <w:rFonts w:ascii="Garamond" w:hAnsi="Garamond" w:cs="Times New Roman"/>
        <w:bCs/>
        <w:sz w:val="24"/>
        <w:szCs w:val="24"/>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2205B"/>
    <w:multiLevelType w:val="hybridMultilevel"/>
    <w:tmpl w:val="8A6CEB20"/>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E8467C10">
      <w:start w:val="1"/>
      <w:numFmt w:val="lowerLetter"/>
      <w:lvlText w:val="%3."/>
      <w:lvlJc w:val="left"/>
      <w:pPr>
        <w:ind w:left="2340" w:hanging="360"/>
      </w:pPr>
      <w:rPr>
        <w:rFonts w:hint="default"/>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42A88"/>
    <w:multiLevelType w:val="hybridMultilevel"/>
    <w:tmpl w:val="453EE388"/>
    <w:lvl w:ilvl="0" w:tplc="B8A4FA7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100B1D7D"/>
    <w:multiLevelType w:val="hybridMultilevel"/>
    <w:tmpl w:val="32EE1AB2"/>
    <w:lvl w:ilvl="0" w:tplc="F33A8CF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48801561"/>
    <w:multiLevelType w:val="hybridMultilevel"/>
    <w:tmpl w:val="6A4687BC"/>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7E11D5A"/>
    <w:multiLevelType w:val="hybridMultilevel"/>
    <w:tmpl w:val="BE36D42A"/>
    <w:lvl w:ilvl="0" w:tplc="B1F8147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5CAD2DAB"/>
    <w:multiLevelType w:val="hybridMultilevel"/>
    <w:tmpl w:val="59D82EF6"/>
    <w:lvl w:ilvl="0" w:tplc="568A73D6">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16cid:durableId="828516405">
    <w:abstractNumId w:val="0"/>
  </w:num>
  <w:num w:numId="2" w16cid:durableId="1163667545">
    <w:abstractNumId w:val="4"/>
  </w:num>
  <w:num w:numId="3" w16cid:durableId="495415398">
    <w:abstractNumId w:val="1"/>
  </w:num>
  <w:num w:numId="4" w16cid:durableId="706566587">
    <w:abstractNumId w:val="2"/>
  </w:num>
  <w:num w:numId="5" w16cid:durableId="256250963">
    <w:abstractNumId w:val="3"/>
  </w:num>
  <w:num w:numId="6" w16cid:durableId="20502848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2CB"/>
    <w:rsid w:val="00001756"/>
    <w:rsid w:val="00003235"/>
    <w:rsid w:val="000163BF"/>
    <w:rsid w:val="000208B1"/>
    <w:rsid w:val="00022051"/>
    <w:rsid w:val="000437EF"/>
    <w:rsid w:val="00072168"/>
    <w:rsid w:val="00072A79"/>
    <w:rsid w:val="00080DC8"/>
    <w:rsid w:val="00080E46"/>
    <w:rsid w:val="0008341C"/>
    <w:rsid w:val="000912AF"/>
    <w:rsid w:val="00091DF5"/>
    <w:rsid w:val="00092F2E"/>
    <w:rsid w:val="00093984"/>
    <w:rsid w:val="000B07DD"/>
    <w:rsid w:val="000B4126"/>
    <w:rsid w:val="000B595B"/>
    <w:rsid w:val="000B69D7"/>
    <w:rsid w:val="000C3DD2"/>
    <w:rsid w:val="000C4401"/>
    <w:rsid w:val="000D24FB"/>
    <w:rsid w:val="000E43DD"/>
    <w:rsid w:val="000E4A85"/>
    <w:rsid w:val="000E4C2C"/>
    <w:rsid w:val="000E4EB9"/>
    <w:rsid w:val="000E5A49"/>
    <w:rsid w:val="00116B9F"/>
    <w:rsid w:val="001267FD"/>
    <w:rsid w:val="001301C7"/>
    <w:rsid w:val="00131FA2"/>
    <w:rsid w:val="00132705"/>
    <w:rsid w:val="00141544"/>
    <w:rsid w:val="0014215C"/>
    <w:rsid w:val="0014303E"/>
    <w:rsid w:val="001460C8"/>
    <w:rsid w:val="0016371A"/>
    <w:rsid w:val="0016385F"/>
    <w:rsid w:val="00164D71"/>
    <w:rsid w:val="00165877"/>
    <w:rsid w:val="00182FF6"/>
    <w:rsid w:val="001834EE"/>
    <w:rsid w:val="00194932"/>
    <w:rsid w:val="00197A41"/>
    <w:rsid w:val="001B1B46"/>
    <w:rsid w:val="001B3DA4"/>
    <w:rsid w:val="001B3FAB"/>
    <w:rsid w:val="001B76E5"/>
    <w:rsid w:val="001C27AF"/>
    <w:rsid w:val="001D19B9"/>
    <w:rsid w:val="001E1ED4"/>
    <w:rsid w:val="001F54C3"/>
    <w:rsid w:val="00201822"/>
    <w:rsid w:val="00205FC7"/>
    <w:rsid w:val="0020650F"/>
    <w:rsid w:val="00214612"/>
    <w:rsid w:val="002171F6"/>
    <w:rsid w:val="00220CBD"/>
    <w:rsid w:val="00222C58"/>
    <w:rsid w:val="00246F1E"/>
    <w:rsid w:val="002508D3"/>
    <w:rsid w:val="00256BF0"/>
    <w:rsid w:val="0026114A"/>
    <w:rsid w:val="00261E12"/>
    <w:rsid w:val="002724AB"/>
    <w:rsid w:val="00274307"/>
    <w:rsid w:val="00274466"/>
    <w:rsid w:val="00282CC1"/>
    <w:rsid w:val="002958B2"/>
    <w:rsid w:val="002B2C4D"/>
    <w:rsid w:val="002C7084"/>
    <w:rsid w:val="002D35F1"/>
    <w:rsid w:val="002E5ACD"/>
    <w:rsid w:val="002E5EC9"/>
    <w:rsid w:val="0030239A"/>
    <w:rsid w:val="00315D09"/>
    <w:rsid w:val="003329E8"/>
    <w:rsid w:val="003356D4"/>
    <w:rsid w:val="00343534"/>
    <w:rsid w:val="00343735"/>
    <w:rsid w:val="00347480"/>
    <w:rsid w:val="0036637C"/>
    <w:rsid w:val="00392787"/>
    <w:rsid w:val="003A3ECA"/>
    <w:rsid w:val="003B34B3"/>
    <w:rsid w:val="003B3F8E"/>
    <w:rsid w:val="003B7366"/>
    <w:rsid w:val="003C0F15"/>
    <w:rsid w:val="003C2C97"/>
    <w:rsid w:val="003C43CC"/>
    <w:rsid w:val="003D7531"/>
    <w:rsid w:val="003D7AAA"/>
    <w:rsid w:val="003F0A86"/>
    <w:rsid w:val="003F154C"/>
    <w:rsid w:val="003F19D9"/>
    <w:rsid w:val="003F19DF"/>
    <w:rsid w:val="003F3880"/>
    <w:rsid w:val="003F51B6"/>
    <w:rsid w:val="00401EEF"/>
    <w:rsid w:val="00404802"/>
    <w:rsid w:val="00404F6C"/>
    <w:rsid w:val="00405FAE"/>
    <w:rsid w:val="004066D7"/>
    <w:rsid w:val="00406C12"/>
    <w:rsid w:val="00411E77"/>
    <w:rsid w:val="00412DEB"/>
    <w:rsid w:val="00412FEA"/>
    <w:rsid w:val="00423F4B"/>
    <w:rsid w:val="00430512"/>
    <w:rsid w:val="004406A0"/>
    <w:rsid w:val="00444AEE"/>
    <w:rsid w:val="00446E7A"/>
    <w:rsid w:val="00450737"/>
    <w:rsid w:val="00452C10"/>
    <w:rsid w:val="004536EA"/>
    <w:rsid w:val="00455880"/>
    <w:rsid w:val="004578C6"/>
    <w:rsid w:val="00460445"/>
    <w:rsid w:val="00463ECE"/>
    <w:rsid w:val="004713F3"/>
    <w:rsid w:val="00483F9F"/>
    <w:rsid w:val="0049101A"/>
    <w:rsid w:val="00497573"/>
    <w:rsid w:val="004A197D"/>
    <w:rsid w:val="004A1E7D"/>
    <w:rsid w:val="004A2744"/>
    <w:rsid w:val="004A51BA"/>
    <w:rsid w:val="004B030A"/>
    <w:rsid w:val="004B54A0"/>
    <w:rsid w:val="004B7F3A"/>
    <w:rsid w:val="004C7248"/>
    <w:rsid w:val="004D143D"/>
    <w:rsid w:val="004D254A"/>
    <w:rsid w:val="004D33B0"/>
    <w:rsid w:val="004D79EE"/>
    <w:rsid w:val="004E400C"/>
    <w:rsid w:val="004E52E3"/>
    <w:rsid w:val="004E60E8"/>
    <w:rsid w:val="004F2878"/>
    <w:rsid w:val="004F6290"/>
    <w:rsid w:val="005033B0"/>
    <w:rsid w:val="00505274"/>
    <w:rsid w:val="00511E88"/>
    <w:rsid w:val="00517EA9"/>
    <w:rsid w:val="005251CD"/>
    <w:rsid w:val="00527300"/>
    <w:rsid w:val="00537928"/>
    <w:rsid w:val="005400A3"/>
    <w:rsid w:val="00547DC0"/>
    <w:rsid w:val="0055253C"/>
    <w:rsid w:val="0055524C"/>
    <w:rsid w:val="00555D9E"/>
    <w:rsid w:val="0056188C"/>
    <w:rsid w:val="00566B9D"/>
    <w:rsid w:val="0059721E"/>
    <w:rsid w:val="005A39E2"/>
    <w:rsid w:val="005A3A69"/>
    <w:rsid w:val="005B18FD"/>
    <w:rsid w:val="005C3A68"/>
    <w:rsid w:val="005D797E"/>
    <w:rsid w:val="005F0854"/>
    <w:rsid w:val="005F59A3"/>
    <w:rsid w:val="00600537"/>
    <w:rsid w:val="00615F3F"/>
    <w:rsid w:val="00623CF1"/>
    <w:rsid w:val="0062516F"/>
    <w:rsid w:val="006264D7"/>
    <w:rsid w:val="00642819"/>
    <w:rsid w:val="00642AFC"/>
    <w:rsid w:val="00643054"/>
    <w:rsid w:val="006538E7"/>
    <w:rsid w:val="00657216"/>
    <w:rsid w:val="00661F74"/>
    <w:rsid w:val="006631F1"/>
    <w:rsid w:val="006634A9"/>
    <w:rsid w:val="00664059"/>
    <w:rsid w:val="00666B24"/>
    <w:rsid w:val="00667335"/>
    <w:rsid w:val="00683898"/>
    <w:rsid w:val="00685FC9"/>
    <w:rsid w:val="00690F53"/>
    <w:rsid w:val="00691365"/>
    <w:rsid w:val="006A6D36"/>
    <w:rsid w:val="006B4486"/>
    <w:rsid w:val="006B6FC4"/>
    <w:rsid w:val="006B717C"/>
    <w:rsid w:val="006C2B6E"/>
    <w:rsid w:val="006C39FE"/>
    <w:rsid w:val="006C79A0"/>
    <w:rsid w:val="006D1A3B"/>
    <w:rsid w:val="006D2706"/>
    <w:rsid w:val="006D3472"/>
    <w:rsid w:val="006D63E1"/>
    <w:rsid w:val="006E016D"/>
    <w:rsid w:val="006E179D"/>
    <w:rsid w:val="006E6CC5"/>
    <w:rsid w:val="006F4FBB"/>
    <w:rsid w:val="006F5442"/>
    <w:rsid w:val="006F6443"/>
    <w:rsid w:val="007035A3"/>
    <w:rsid w:val="007036EA"/>
    <w:rsid w:val="007061E6"/>
    <w:rsid w:val="0071380A"/>
    <w:rsid w:val="00727D35"/>
    <w:rsid w:val="007301D0"/>
    <w:rsid w:val="0073698D"/>
    <w:rsid w:val="00737402"/>
    <w:rsid w:val="007448C6"/>
    <w:rsid w:val="00746D13"/>
    <w:rsid w:val="00762DCE"/>
    <w:rsid w:val="00775DD7"/>
    <w:rsid w:val="0077667D"/>
    <w:rsid w:val="00777665"/>
    <w:rsid w:val="007802E9"/>
    <w:rsid w:val="00792423"/>
    <w:rsid w:val="00794107"/>
    <w:rsid w:val="007970FD"/>
    <w:rsid w:val="007A30D6"/>
    <w:rsid w:val="007A4C3E"/>
    <w:rsid w:val="007C4169"/>
    <w:rsid w:val="007C7894"/>
    <w:rsid w:val="007D0B8D"/>
    <w:rsid w:val="007D5721"/>
    <w:rsid w:val="007D7BC0"/>
    <w:rsid w:val="007E35C1"/>
    <w:rsid w:val="007F2DAF"/>
    <w:rsid w:val="007F37AD"/>
    <w:rsid w:val="008015ED"/>
    <w:rsid w:val="00803133"/>
    <w:rsid w:val="00803AF7"/>
    <w:rsid w:val="00811443"/>
    <w:rsid w:val="00827767"/>
    <w:rsid w:val="00832DAB"/>
    <w:rsid w:val="0084326F"/>
    <w:rsid w:val="00844208"/>
    <w:rsid w:val="00852B3F"/>
    <w:rsid w:val="00853EEC"/>
    <w:rsid w:val="00863ED4"/>
    <w:rsid w:val="00864B7A"/>
    <w:rsid w:val="00866F41"/>
    <w:rsid w:val="00867764"/>
    <w:rsid w:val="008678E2"/>
    <w:rsid w:val="00880AAD"/>
    <w:rsid w:val="008833EB"/>
    <w:rsid w:val="0089591D"/>
    <w:rsid w:val="008A0C95"/>
    <w:rsid w:val="008A5F9D"/>
    <w:rsid w:val="008A6978"/>
    <w:rsid w:val="008A728A"/>
    <w:rsid w:val="008B131A"/>
    <w:rsid w:val="008B4610"/>
    <w:rsid w:val="008B53B1"/>
    <w:rsid w:val="008B561E"/>
    <w:rsid w:val="008B5974"/>
    <w:rsid w:val="008C04CF"/>
    <w:rsid w:val="008C2228"/>
    <w:rsid w:val="008D580E"/>
    <w:rsid w:val="008D7F21"/>
    <w:rsid w:val="008E6816"/>
    <w:rsid w:val="008F02B5"/>
    <w:rsid w:val="008F28C8"/>
    <w:rsid w:val="008F5319"/>
    <w:rsid w:val="008F6715"/>
    <w:rsid w:val="009003F2"/>
    <w:rsid w:val="00924849"/>
    <w:rsid w:val="009367C7"/>
    <w:rsid w:val="0094112F"/>
    <w:rsid w:val="0094587C"/>
    <w:rsid w:val="0094657C"/>
    <w:rsid w:val="0095064E"/>
    <w:rsid w:val="009706B6"/>
    <w:rsid w:val="00972AC8"/>
    <w:rsid w:val="00974208"/>
    <w:rsid w:val="00981007"/>
    <w:rsid w:val="009852CA"/>
    <w:rsid w:val="00994C32"/>
    <w:rsid w:val="009A1767"/>
    <w:rsid w:val="009B18E5"/>
    <w:rsid w:val="009B5215"/>
    <w:rsid w:val="009B5388"/>
    <w:rsid w:val="009C68F0"/>
    <w:rsid w:val="009D2111"/>
    <w:rsid w:val="009D4A5A"/>
    <w:rsid w:val="009E43DF"/>
    <w:rsid w:val="009E49DF"/>
    <w:rsid w:val="00A002E3"/>
    <w:rsid w:val="00A1365F"/>
    <w:rsid w:val="00A14D27"/>
    <w:rsid w:val="00A21F79"/>
    <w:rsid w:val="00A2307D"/>
    <w:rsid w:val="00A27826"/>
    <w:rsid w:val="00A30BCF"/>
    <w:rsid w:val="00A45237"/>
    <w:rsid w:val="00A50431"/>
    <w:rsid w:val="00A60F7E"/>
    <w:rsid w:val="00A61351"/>
    <w:rsid w:val="00A663CB"/>
    <w:rsid w:val="00A7281D"/>
    <w:rsid w:val="00A72F34"/>
    <w:rsid w:val="00A815AB"/>
    <w:rsid w:val="00A93A65"/>
    <w:rsid w:val="00A947FF"/>
    <w:rsid w:val="00AA2806"/>
    <w:rsid w:val="00AA326B"/>
    <w:rsid w:val="00AA4C71"/>
    <w:rsid w:val="00AA4DEF"/>
    <w:rsid w:val="00AB2ACC"/>
    <w:rsid w:val="00AB2AED"/>
    <w:rsid w:val="00AC0223"/>
    <w:rsid w:val="00AC35DA"/>
    <w:rsid w:val="00AC56C7"/>
    <w:rsid w:val="00AD6770"/>
    <w:rsid w:val="00AE06B9"/>
    <w:rsid w:val="00AE116B"/>
    <w:rsid w:val="00AE6014"/>
    <w:rsid w:val="00AF056D"/>
    <w:rsid w:val="00AF06DB"/>
    <w:rsid w:val="00AF5EF1"/>
    <w:rsid w:val="00AF7A0A"/>
    <w:rsid w:val="00B009B6"/>
    <w:rsid w:val="00B06A3A"/>
    <w:rsid w:val="00B13DF2"/>
    <w:rsid w:val="00B22740"/>
    <w:rsid w:val="00B27703"/>
    <w:rsid w:val="00B3042E"/>
    <w:rsid w:val="00B312A0"/>
    <w:rsid w:val="00B338D6"/>
    <w:rsid w:val="00B34AFC"/>
    <w:rsid w:val="00B4037D"/>
    <w:rsid w:val="00B40C78"/>
    <w:rsid w:val="00B40E10"/>
    <w:rsid w:val="00B43E75"/>
    <w:rsid w:val="00B529A1"/>
    <w:rsid w:val="00B6742B"/>
    <w:rsid w:val="00B72873"/>
    <w:rsid w:val="00B80CF0"/>
    <w:rsid w:val="00B867C2"/>
    <w:rsid w:val="00B93C11"/>
    <w:rsid w:val="00B9619D"/>
    <w:rsid w:val="00B96FE8"/>
    <w:rsid w:val="00BA1A21"/>
    <w:rsid w:val="00BC41C3"/>
    <w:rsid w:val="00BC6768"/>
    <w:rsid w:val="00BD4D70"/>
    <w:rsid w:val="00BF1634"/>
    <w:rsid w:val="00BF3EC3"/>
    <w:rsid w:val="00BF4810"/>
    <w:rsid w:val="00C023B1"/>
    <w:rsid w:val="00C066F7"/>
    <w:rsid w:val="00C25CDB"/>
    <w:rsid w:val="00C36849"/>
    <w:rsid w:val="00C36E1E"/>
    <w:rsid w:val="00C4037E"/>
    <w:rsid w:val="00C50404"/>
    <w:rsid w:val="00C60518"/>
    <w:rsid w:val="00C70193"/>
    <w:rsid w:val="00C804A6"/>
    <w:rsid w:val="00C921B8"/>
    <w:rsid w:val="00C9703D"/>
    <w:rsid w:val="00CA0BE5"/>
    <w:rsid w:val="00CB75AD"/>
    <w:rsid w:val="00CC7396"/>
    <w:rsid w:val="00CD6EC4"/>
    <w:rsid w:val="00CD7585"/>
    <w:rsid w:val="00CD79BE"/>
    <w:rsid w:val="00CE2B65"/>
    <w:rsid w:val="00CE31B8"/>
    <w:rsid w:val="00CE536C"/>
    <w:rsid w:val="00CE6CCC"/>
    <w:rsid w:val="00CF42CB"/>
    <w:rsid w:val="00CF5BA3"/>
    <w:rsid w:val="00CF7064"/>
    <w:rsid w:val="00D02AD3"/>
    <w:rsid w:val="00D076D4"/>
    <w:rsid w:val="00D21EF9"/>
    <w:rsid w:val="00D267AA"/>
    <w:rsid w:val="00D27CB4"/>
    <w:rsid w:val="00D27E11"/>
    <w:rsid w:val="00D322DD"/>
    <w:rsid w:val="00D4252A"/>
    <w:rsid w:val="00D46094"/>
    <w:rsid w:val="00D474A8"/>
    <w:rsid w:val="00D506C7"/>
    <w:rsid w:val="00D5348E"/>
    <w:rsid w:val="00D64956"/>
    <w:rsid w:val="00D64C20"/>
    <w:rsid w:val="00D65CDA"/>
    <w:rsid w:val="00D67DE0"/>
    <w:rsid w:val="00D7143C"/>
    <w:rsid w:val="00D86898"/>
    <w:rsid w:val="00D86B54"/>
    <w:rsid w:val="00D973AF"/>
    <w:rsid w:val="00DA3210"/>
    <w:rsid w:val="00DA49BC"/>
    <w:rsid w:val="00DA5036"/>
    <w:rsid w:val="00DB1DCD"/>
    <w:rsid w:val="00DB63D8"/>
    <w:rsid w:val="00DD1B7F"/>
    <w:rsid w:val="00DE01BC"/>
    <w:rsid w:val="00DE3EBB"/>
    <w:rsid w:val="00DF3074"/>
    <w:rsid w:val="00DF405B"/>
    <w:rsid w:val="00DF73DA"/>
    <w:rsid w:val="00E1443A"/>
    <w:rsid w:val="00E14C1E"/>
    <w:rsid w:val="00E160AF"/>
    <w:rsid w:val="00E21E67"/>
    <w:rsid w:val="00E27589"/>
    <w:rsid w:val="00E32068"/>
    <w:rsid w:val="00E3404D"/>
    <w:rsid w:val="00E4015D"/>
    <w:rsid w:val="00E42AAC"/>
    <w:rsid w:val="00E43621"/>
    <w:rsid w:val="00E43B0F"/>
    <w:rsid w:val="00E4403E"/>
    <w:rsid w:val="00E5583E"/>
    <w:rsid w:val="00E56D77"/>
    <w:rsid w:val="00E606CD"/>
    <w:rsid w:val="00E61880"/>
    <w:rsid w:val="00E80324"/>
    <w:rsid w:val="00E864C1"/>
    <w:rsid w:val="00E86F32"/>
    <w:rsid w:val="00E9143E"/>
    <w:rsid w:val="00E96709"/>
    <w:rsid w:val="00E97F75"/>
    <w:rsid w:val="00EA1261"/>
    <w:rsid w:val="00EA70A2"/>
    <w:rsid w:val="00EB2E19"/>
    <w:rsid w:val="00EC3D24"/>
    <w:rsid w:val="00EC3DB7"/>
    <w:rsid w:val="00EC4897"/>
    <w:rsid w:val="00EC771F"/>
    <w:rsid w:val="00EE37AF"/>
    <w:rsid w:val="00EF1B8E"/>
    <w:rsid w:val="00EF2F04"/>
    <w:rsid w:val="00F015B5"/>
    <w:rsid w:val="00F03333"/>
    <w:rsid w:val="00F24F97"/>
    <w:rsid w:val="00F274F2"/>
    <w:rsid w:val="00F30A7C"/>
    <w:rsid w:val="00F372F7"/>
    <w:rsid w:val="00F41FD6"/>
    <w:rsid w:val="00F44619"/>
    <w:rsid w:val="00F4735E"/>
    <w:rsid w:val="00F473F7"/>
    <w:rsid w:val="00F47E23"/>
    <w:rsid w:val="00F55F0E"/>
    <w:rsid w:val="00F66942"/>
    <w:rsid w:val="00F70FB3"/>
    <w:rsid w:val="00F71237"/>
    <w:rsid w:val="00F751C0"/>
    <w:rsid w:val="00F82CD6"/>
    <w:rsid w:val="00F94DC0"/>
    <w:rsid w:val="00FC46C4"/>
    <w:rsid w:val="00FD300A"/>
    <w:rsid w:val="00FD5B95"/>
    <w:rsid w:val="00FD73A9"/>
    <w:rsid w:val="00FE034D"/>
    <w:rsid w:val="00FF18E1"/>
    <w:rsid w:val="00FF7A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38514"/>
  <w15:docId w15:val="{4D1ACF1C-6199-4488-8EFD-6A11DB5DD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F42CB"/>
    <w:pPr>
      <w:tabs>
        <w:tab w:val="center" w:pos="4680"/>
        <w:tab w:val="right" w:pos="9360"/>
      </w:tabs>
      <w:spacing w:after="0" w:line="240" w:lineRule="auto"/>
    </w:pPr>
  </w:style>
  <w:style w:type="character" w:customStyle="1" w:styleId="HeaderKAR">
    <w:name w:val="Header KAR"/>
    <w:basedOn w:val="FontParagrafDefault"/>
    <w:link w:val="Header"/>
    <w:uiPriority w:val="99"/>
    <w:rsid w:val="00CF42CB"/>
  </w:style>
  <w:style w:type="paragraph" w:styleId="Footer">
    <w:name w:val="footer"/>
    <w:basedOn w:val="Normal"/>
    <w:link w:val="FooterKAR"/>
    <w:uiPriority w:val="99"/>
    <w:unhideWhenUsed/>
    <w:rsid w:val="00CF42CB"/>
    <w:pPr>
      <w:tabs>
        <w:tab w:val="center" w:pos="4680"/>
        <w:tab w:val="right" w:pos="9360"/>
      </w:tabs>
      <w:spacing w:after="0" w:line="240" w:lineRule="auto"/>
    </w:pPr>
  </w:style>
  <w:style w:type="character" w:customStyle="1" w:styleId="FooterKAR">
    <w:name w:val="Footer KAR"/>
    <w:basedOn w:val="FontParagrafDefault"/>
    <w:link w:val="Footer"/>
    <w:uiPriority w:val="99"/>
    <w:rsid w:val="00CF42CB"/>
  </w:style>
  <w:style w:type="paragraph" w:styleId="DaftarParagraf">
    <w:name w:val="List Paragraph"/>
    <w:basedOn w:val="Normal"/>
    <w:uiPriority w:val="34"/>
    <w:qFormat/>
    <w:rsid w:val="00CF42CB"/>
    <w:pPr>
      <w:ind w:left="720"/>
      <w:contextualSpacing/>
    </w:pPr>
  </w:style>
  <w:style w:type="paragraph" w:styleId="TeksCatatanKaki">
    <w:name w:val="footnote text"/>
    <w:basedOn w:val="Normal"/>
    <w:link w:val="TeksCatatanKakiKAR"/>
    <w:uiPriority w:val="99"/>
    <w:unhideWhenUsed/>
    <w:rsid w:val="003B7366"/>
    <w:pPr>
      <w:spacing w:after="0" w:line="240" w:lineRule="auto"/>
    </w:pPr>
    <w:rPr>
      <w:sz w:val="20"/>
      <w:szCs w:val="20"/>
    </w:rPr>
  </w:style>
  <w:style w:type="character" w:customStyle="1" w:styleId="TeksCatatanKakiKAR">
    <w:name w:val="Teks Catatan Kaki KAR"/>
    <w:basedOn w:val="FontParagrafDefault"/>
    <w:link w:val="TeksCatatanKaki"/>
    <w:uiPriority w:val="99"/>
    <w:rsid w:val="003B7366"/>
    <w:rPr>
      <w:sz w:val="20"/>
      <w:szCs w:val="20"/>
    </w:rPr>
  </w:style>
  <w:style w:type="character" w:styleId="ReferensiCatatanKaki">
    <w:name w:val="footnote reference"/>
    <w:basedOn w:val="FontParagrafDefault"/>
    <w:uiPriority w:val="99"/>
    <w:semiHidden/>
    <w:unhideWhenUsed/>
    <w:rsid w:val="003B7366"/>
    <w:rPr>
      <w:vertAlign w:val="superscript"/>
    </w:rPr>
  </w:style>
  <w:style w:type="character" w:styleId="Hyperlink">
    <w:name w:val="Hyperlink"/>
    <w:basedOn w:val="FontParagrafDefault"/>
    <w:uiPriority w:val="99"/>
    <w:unhideWhenUsed/>
    <w:rsid w:val="00E80324"/>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404802"/>
    <w:rPr>
      <w:color w:val="605E5C"/>
      <w:shd w:val="clear" w:color="auto" w:fill="E1DFDD"/>
    </w:rPr>
  </w:style>
  <w:style w:type="character" w:styleId="ReferensiKomentar">
    <w:name w:val="annotation reference"/>
    <w:basedOn w:val="FontParagrafDefault"/>
    <w:uiPriority w:val="99"/>
    <w:semiHidden/>
    <w:unhideWhenUsed/>
    <w:rsid w:val="00666B24"/>
    <w:rPr>
      <w:sz w:val="16"/>
      <w:szCs w:val="16"/>
    </w:rPr>
  </w:style>
  <w:style w:type="paragraph" w:styleId="TeksKomentar">
    <w:name w:val="annotation text"/>
    <w:basedOn w:val="Normal"/>
    <w:link w:val="TeksKomentarKAR"/>
    <w:uiPriority w:val="99"/>
    <w:semiHidden/>
    <w:unhideWhenUsed/>
    <w:rsid w:val="00666B24"/>
    <w:pPr>
      <w:spacing w:line="240" w:lineRule="auto"/>
    </w:pPr>
    <w:rPr>
      <w:sz w:val="20"/>
      <w:szCs w:val="20"/>
    </w:rPr>
  </w:style>
  <w:style w:type="character" w:customStyle="1" w:styleId="TeksKomentarKAR">
    <w:name w:val="Teks Komentar KAR"/>
    <w:basedOn w:val="FontParagrafDefault"/>
    <w:link w:val="TeksKomentar"/>
    <w:uiPriority w:val="99"/>
    <w:semiHidden/>
    <w:rsid w:val="00666B24"/>
    <w:rPr>
      <w:sz w:val="20"/>
      <w:szCs w:val="20"/>
    </w:rPr>
  </w:style>
  <w:style w:type="paragraph" w:styleId="SubjekKomentar">
    <w:name w:val="annotation subject"/>
    <w:basedOn w:val="TeksKomentar"/>
    <w:next w:val="TeksKomentar"/>
    <w:link w:val="SubjekKomentarKAR"/>
    <w:uiPriority w:val="99"/>
    <w:semiHidden/>
    <w:unhideWhenUsed/>
    <w:rsid w:val="00666B24"/>
    <w:rPr>
      <w:b/>
      <w:bCs/>
    </w:rPr>
  </w:style>
  <w:style w:type="character" w:customStyle="1" w:styleId="SubjekKomentarKAR">
    <w:name w:val="Subjek Komentar KAR"/>
    <w:basedOn w:val="TeksKomentarKAR"/>
    <w:link w:val="SubjekKomentar"/>
    <w:uiPriority w:val="99"/>
    <w:semiHidden/>
    <w:rsid w:val="00666B24"/>
    <w:rPr>
      <w:b/>
      <w:bCs/>
      <w:sz w:val="20"/>
      <w:szCs w:val="20"/>
    </w:rPr>
  </w:style>
  <w:style w:type="paragraph" w:styleId="TeksBalon">
    <w:name w:val="Balloon Text"/>
    <w:basedOn w:val="Normal"/>
    <w:link w:val="TeksBalonKAR"/>
    <w:uiPriority w:val="99"/>
    <w:semiHidden/>
    <w:unhideWhenUsed/>
    <w:rsid w:val="00FC46C4"/>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FC46C4"/>
    <w:rPr>
      <w:rFonts w:ascii="Segoe UI" w:hAnsi="Segoe UI" w:cs="Segoe UI"/>
      <w:sz w:val="18"/>
      <w:szCs w:val="18"/>
    </w:rPr>
  </w:style>
  <w:style w:type="paragraph" w:styleId="HTMLSudahDiformat">
    <w:name w:val="HTML Preformatted"/>
    <w:basedOn w:val="Normal"/>
    <w:link w:val="HTMLSudahDiformatKAR"/>
    <w:uiPriority w:val="99"/>
    <w:semiHidden/>
    <w:unhideWhenUsed/>
    <w:rsid w:val="004604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460445"/>
    <w:rPr>
      <w:rFonts w:ascii="Courier New" w:eastAsia="Times New Roman" w:hAnsi="Courier New" w:cs="Courier New"/>
      <w:sz w:val="20"/>
      <w:szCs w:val="20"/>
    </w:rPr>
  </w:style>
  <w:style w:type="character" w:customStyle="1" w:styleId="y2iqfc">
    <w:name w:val="y2iqfc"/>
    <w:basedOn w:val="FontParagrafDefault"/>
    <w:rsid w:val="00460445"/>
  </w:style>
  <w:style w:type="paragraph" w:styleId="Bibliografi">
    <w:name w:val="Bibliography"/>
    <w:basedOn w:val="Normal"/>
    <w:next w:val="Normal"/>
    <w:uiPriority w:val="37"/>
    <w:unhideWhenUsed/>
    <w:rsid w:val="0079242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303341">
      <w:bodyDiv w:val="1"/>
      <w:marLeft w:val="0"/>
      <w:marRight w:val="0"/>
      <w:marTop w:val="0"/>
      <w:marBottom w:val="0"/>
      <w:divBdr>
        <w:top w:val="none" w:sz="0" w:space="0" w:color="auto"/>
        <w:left w:val="none" w:sz="0" w:space="0" w:color="auto"/>
        <w:bottom w:val="none" w:sz="0" w:space="0" w:color="auto"/>
        <w:right w:val="none" w:sz="0" w:space="0" w:color="auto"/>
      </w:divBdr>
      <w:divsChild>
        <w:div w:id="1822309661">
          <w:marLeft w:val="0"/>
          <w:marRight w:val="0"/>
          <w:marTop w:val="0"/>
          <w:marBottom w:val="0"/>
          <w:divBdr>
            <w:top w:val="none" w:sz="0" w:space="0" w:color="auto"/>
            <w:left w:val="none" w:sz="0" w:space="0" w:color="auto"/>
            <w:bottom w:val="none" w:sz="0" w:space="0" w:color="auto"/>
            <w:right w:val="none" w:sz="0" w:space="0" w:color="auto"/>
          </w:divBdr>
          <w:divsChild>
            <w:div w:id="1789398700">
              <w:marLeft w:val="0"/>
              <w:marRight w:val="0"/>
              <w:marTop w:val="0"/>
              <w:marBottom w:val="0"/>
              <w:divBdr>
                <w:top w:val="none" w:sz="0" w:space="0" w:color="auto"/>
                <w:left w:val="none" w:sz="0" w:space="0" w:color="auto"/>
                <w:bottom w:val="none" w:sz="0" w:space="0" w:color="auto"/>
                <w:right w:val="none" w:sz="0" w:space="0" w:color="auto"/>
              </w:divBdr>
              <w:divsChild>
                <w:div w:id="65719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660339">
      <w:bodyDiv w:val="1"/>
      <w:marLeft w:val="0"/>
      <w:marRight w:val="0"/>
      <w:marTop w:val="0"/>
      <w:marBottom w:val="0"/>
      <w:divBdr>
        <w:top w:val="none" w:sz="0" w:space="0" w:color="auto"/>
        <w:left w:val="none" w:sz="0" w:space="0" w:color="auto"/>
        <w:bottom w:val="none" w:sz="0" w:space="0" w:color="auto"/>
        <w:right w:val="none" w:sz="0" w:space="0" w:color="auto"/>
      </w:divBdr>
      <w:divsChild>
        <w:div w:id="396175414">
          <w:marLeft w:val="0"/>
          <w:marRight w:val="0"/>
          <w:marTop w:val="0"/>
          <w:marBottom w:val="0"/>
          <w:divBdr>
            <w:top w:val="none" w:sz="0" w:space="0" w:color="auto"/>
            <w:left w:val="none" w:sz="0" w:space="0" w:color="auto"/>
            <w:bottom w:val="none" w:sz="0" w:space="0" w:color="auto"/>
            <w:right w:val="none" w:sz="0" w:space="0" w:color="auto"/>
          </w:divBdr>
          <w:divsChild>
            <w:div w:id="30496044">
              <w:marLeft w:val="0"/>
              <w:marRight w:val="0"/>
              <w:marTop w:val="0"/>
              <w:marBottom w:val="0"/>
              <w:divBdr>
                <w:top w:val="none" w:sz="0" w:space="0" w:color="auto"/>
                <w:left w:val="none" w:sz="0" w:space="0" w:color="auto"/>
                <w:bottom w:val="none" w:sz="0" w:space="0" w:color="auto"/>
                <w:right w:val="none" w:sz="0" w:space="0" w:color="auto"/>
              </w:divBdr>
              <w:divsChild>
                <w:div w:id="42638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938129">
      <w:bodyDiv w:val="1"/>
      <w:marLeft w:val="0"/>
      <w:marRight w:val="0"/>
      <w:marTop w:val="0"/>
      <w:marBottom w:val="0"/>
      <w:divBdr>
        <w:top w:val="none" w:sz="0" w:space="0" w:color="auto"/>
        <w:left w:val="none" w:sz="0" w:space="0" w:color="auto"/>
        <w:bottom w:val="none" w:sz="0" w:space="0" w:color="auto"/>
        <w:right w:val="none" w:sz="0" w:space="0" w:color="auto"/>
      </w:divBdr>
    </w:div>
    <w:div w:id="2046369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madil@staialazhar.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niah@uin-alauddin.ac.i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png"/><Relationship Id="rId1" Type="http://schemas.openxmlformats.org/officeDocument/2006/relationships/image" Target="media/image1.emf"/><Relationship Id="rId5" Type="http://schemas.openxmlformats.org/officeDocument/2006/relationships/hyperlink" Target="https://dx.doi.org/10.18592/jams.v4i1" TargetMode="External"/><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54430-E5FD-4DD7-BD0B-5239B7B97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4398</Words>
  <Characters>2507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Microsoft Office User</cp:lastModifiedBy>
  <cp:revision>4</cp:revision>
  <dcterms:created xsi:type="dcterms:W3CDTF">2022-10-27T06:06:00Z</dcterms:created>
  <dcterms:modified xsi:type="dcterms:W3CDTF">2022-11-02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e8af91-9cfc-39c3-9b9d-263eb1707c7e</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5"&gt;&lt;session id="2uNsmSmJ"/&gt;&lt;style id="http://www.zotero.org/styles/chicago-fullnote-bibliography" locale="en-US" hasBibliography="1" bibliographyStyleHasBeenSet="1"/&gt;&lt;prefs&gt;&lt;pref name="fieldType" value="Field"/&gt;</vt:lpwstr>
  </property>
  <property fmtid="{D5CDD505-2E9C-101B-9397-08002B2CF9AE}" pid="26" name="ZOTERO_PREF_2">
    <vt:lpwstr>&lt;pref name="automaticJournalAbbreviations" value="true"/&gt;&lt;pref name="noteType" value="1"/&gt;&lt;/prefs&gt;&lt;/data&gt;</vt:lpwstr>
  </property>
</Properties>
</file>